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D6D877" w14:textId="05DD80B5" w:rsidR="0010534C" w:rsidRPr="004A6E85" w:rsidRDefault="00603810" w:rsidP="00603810">
      <w:pPr>
        <w:pStyle w:val="Heading1"/>
        <w:numPr>
          <w:ilvl w:val="0"/>
          <w:numId w:val="0"/>
        </w:numPr>
        <w:rPr>
          <w:rFonts w:asciiTheme="majorHAnsi" w:hAnsiTheme="majorHAnsi" w:cstheme="majorHAnsi"/>
          <w:lang w:val="en-CA"/>
        </w:rPr>
      </w:pPr>
      <w:bookmarkStart w:id="0" w:name="_Hlk104235623"/>
      <w:r w:rsidRPr="004A6E85">
        <w:rPr>
          <w:rFonts w:asciiTheme="majorHAnsi" w:hAnsiTheme="majorHAnsi" w:cstheme="majorHAnsi"/>
          <w:lang w:val="en-CA"/>
        </w:rPr>
        <w:t>Supplementary Material</w:t>
      </w:r>
    </w:p>
    <w:p w14:paraId="4E91E4F5" w14:textId="51F16B2F" w:rsidR="004958FF" w:rsidRPr="004A6E85" w:rsidRDefault="004E1533" w:rsidP="00603810">
      <w:pPr>
        <w:spacing w:before="120" w:after="120" w:line="240" w:lineRule="auto"/>
        <w:rPr>
          <w:sz w:val="24"/>
          <w:szCs w:val="24"/>
        </w:rPr>
        <w:sectPr w:rsidR="004958FF" w:rsidRPr="004A6E85" w:rsidSect="00C826D3">
          <w:footerReference w:type="even" r:id="rId8"/>
          <w:footerReference w:type="default" r:id="rId9"/>
          <w:type w:val="continuous"/>
          <w:pgSz w:w="12240" w:h="15840" w:code="1"/>
          <w:pgMar w:top="1418" w:right="1418" w:bottom="1134" w:left="1418" w:header="709" w:footer="709" w:gutter="0"/>
          <w:cols w:space="708"/>
          <w:docGrid w:linePitch="360"/>
        </w:sectPr>
      </w:pPr>
      <w:r w:rsidRPr="00603810">
        <w:rPr>
          <w:b/>
          <w:bCs/>
          <w:sz w:val="24"/>
          <w:szCs w:val="24"/>
        </w:rPr>
        <w:t>Table 2</w:t>
      </w:r>
      <w:r w:rsidRPr="004A6E85">
        <w:rPr>
          <w:sz w:val="24"/>
          <w:szCs w:val="24"/>
        </w:rPr>
        <w:t xml:space="preserve">: </w:t>
      </w:r>
      <w:r w:rsidR="00F72383" w:rsidRPr="004A6E85">
        <w:rPr>
          <w:rFonts w:ascii="Times New Roman" w:hAnsi="Times New Roman" w:cs="Times New Roman"/>
          <w:sz w:val="24"/>
          <w:szCs w:val="24"/>
        </w:rPr>
        <w:t>Similarity percentages (SIMPER) analysis of the fatty acid profile</w:t>
      </w:r>
      <w:r w:rsidR="004718D4" w:rsidRPr="004A6E85">
        <w:rPr>
          <w:rFonts w:ascii="Times New Roman" w:hAnsi="Times New Roman" w:cs="Times New Roman"/>
          <w:sz w:val="24"/>
          <w:szCs w:val="24"/>
        </w:rPr>
        <w:t xml:space="preserve"> (%)</w:t>
      </w:r>
      <w:r w:rsidR="00F72383" w:rsidRPr="004A6E85">
        <w:rPr>
          <w:rFonts w:ascii="Times New Roman" w:hAnsi="Times New Roman" w:cs="Times New Roman"/>
          <w:sz w:val="24"/>
          <w:szCs w:val="24"/>
        </w:rPr>
        <w:t xml:space="preserve"> of aquatic and terrestrial insects for each sampling month (April to October). Fatty acids are listed for each month in descending order of their contribution to the dissimilarity between the groups. P values are calculated from 1,000 permutations. </w:t>
      </w:r>
      <w:r w:rsidR="00F72383" w:rsidRPr="004A6E85">
        <w:rPr>
          <w:sz w:val="24"/>
          <w:szCs w:val="24"/>
        </w:rPr>
        <w:t xml:space="preserve">Bold </w:t>
      </w:r>
      <w:r w:rsidR="00690F6A" w:rsidRPr="004A6E85">
        <w:rPr>
          <w:sz w:val="24"/>
          <w:szCs w:val="24"/>
        </w:rPr>
        <w:t>contribution values</w:t>
      </w:r>
      <w:r w:rsidR="00F72383" w:rsidRPr="004A6E85">
        <w:rPr>
          <w:sz w:val="24"/>
          <w:szCs w:val="24"/>
        </w:rPr>
        <w:t xml:space="preserve"> represent those that were statistically significant</w:t>
      </w:r>
      <w:r w:rsidR="005746AE" w:rsidRPr="004A6E85">
        <w:rPr>
          <w:sz w:val="24"/>
          <w:szCs w:val="24"/>
        </w:rPr>
        <w:t xml:space="preserve"> (p &lt; 0.05)</w:t>
      </w:r>
      <w:r w:rsidR="00F72383" w:rsidRPr="004A6E85">
        <w:rPr>
          <w:sz w:val="24"/>
          <w:szCs w:val="24"/>
        </w:rPr>
        <w:t>; a “</w:t>
      </w:r>
      <w:r w:rsidR="006601DA" w:rsidRPr="006601DA">
        <w:rPr>
          <w:sz w:val="24"/>
          <w:szCs w:val="24"/>
        </w:rPr>
        <w:t>*</w:t>
      </w:r>
      <w:r w:rsidR="00F72383" w:rsidRPr="004A6E85">
        <w:rPr>
          <w:sz w:val="24"/>
          <w:szCs w:val="24"/>
        </w:rPr>
        <w:t>” mark refers to marginally significant values.</w:t>
      </w:r>
      <w:r w:rsidR="00524D7B" w:rsidRPr="004A6E85">
        <w:rPr>
          <w:sz w:val="24"/>
          <w:szCs w:val="24"/>
        </w:rPr>
        <w:t xml:space="preserve"> The </w:t>
      </w:r>
      <w:r w:rsidR="000F145D">
        <w:rPr>
          <w:sz w:val="24"/>
          <w:szCs w:val="24"/>
        </w:rPr>
        <w:t xml:space="preserve">coeluting </w:t>
      </w:r>
      <w:r w:rsidR="00524D7B" w:rsidRPr="004A6E85">
        <w:rPr>
          <w:sz w:val="24"/>
          <w:szCs w:val="24"/>
        </w:rPr>
        <w:t>fatty acid</w:t>
      </w:r>
      <w:r w:rsidR="000F145D">
        <w:rPr>
          <w:sz w:val="24"/>
          <w:szCs w:val="24"/>
        </w:rPr>
        <w:t>s</w:t>
      </w:r>
      <w:r w:rsidR="00524D7B" w:rsidRPr="004A6E85">
        <w:rPr>
          <w:sz w:val="24"/>
          <w:szCs w:val="24"/>
        </w:rPr>
        <w:t xml:space="preserve"> 18:1n-9</w:t>
      </w:r>
      <w:r w:rsidR="000F145D">
        <w:rPr>
          <w:sz w:val="24"/>
          <w:szCs w:val="24"/>
        </w:rPr>
        <w:t xml:space="preserve"> and </w:t>
      </w:r>
      <w:r w:rsidR="000F145D" w:rsidRPr="004A6E85">
        <w:rPr>
          <w:sz w:val="24"/>
          <w:szCs w:val="24"/>
        </w:rPr>
        <w:t>18:1</w:t>
      </w:r>
      <w:r w:rsidR="000F145D">
        <w:rPr>
          <w:sz w:val="24"/>
          <w:szCs w:val="24"/>
        </w:rPr>
        <w:t>n</w:t>
      </w:r>
      <w:r w:rsidR="00524D7B" w:rsidRPr="004A6E85">
        <w:rPr>
          <w:sz w:val="24"/>
          <w:szCs w:val="24"/>
        </w:rPr>
        <w:t xml:space="preserve">-12 </w:t>
      </w:r>
      <w:r w:rsidR="000F145D">
        <w:rPr>
          <w:sz w:val="24"/>
          <w:szCs w:val="24"/>
        </w:rPr>
        <w:t xml:space="preserve">are collectively labelled as </w:t>
      </w:r>
      <w:r w:rsidR="00524D7B" w:rsidRPr="004A6E85">
        <w:rPr>
          <w:sz w:val="24"/>
          <w:szCs w:val="24"/>
        </w:rPr>
        <w:t>18:1.</w:t>
      </w:r>
    </w:p>
    <w:tbl>
      <w:tblPr>
        <w:tblStyle w:val="TableGrid"/>
        <w:tblW w:w="14291" w:type="dxa"/>
        <w:tblInd w:w="-289" w:type="dxa"/>
        <w:tblLook w:val="04A0" w:firstRow="1" w:lastRow="0" w:firstColumn="1" w:lastColumn="0" w:noHBand="0" w:noVBand="1"/>
      </w:tblPr>
      <w:tblGrid>
        <w:gridCol w:w="1474"/>
        <w:gridCol w:w="566"/>
        <w:gridCol w:w="1474"/>
        <w:gridCol w:w="567"/>
        <w:gridCol w:w="1474"/>
        <w:gridCol w:w="567"/>
        <w:gridCol w:w="1474"/>
        <w:gridCol w:w="567"/>
        <w:gridCol w:w="1474"/>
        <w:gridCol w:w="572"/>
        <w:gridCol w:w="1474"/>
        <w:gridCol w:w="567"/>
        <w:gridCol w:w="1474"/>
        <w:gridCol w:w="567"/>
      </w:tblGrid>
      <w:tr w:rsidR="00C12B44" w:rsidRPr="004A6E85" w14:paraId="73BD6C68" w14:textId="77777777" w:rsidTr="00B03F00">
        <w:tc>
          <w:tcPr>
            <w:tcW w:w="2040" w:type="dxa"/>
            <w:gridSpan w:val="2"/>
            <w:tcBorders>
              <w:bottom w:val="nil"/>
              <w:right w:val="nil"/>
            </w:tcBorders>
            <w:vAlign w:val="center"/>
          </w:tcPr>
          <w:p w14:paraId="3E189308" w14:textId="1EF75CAA" w:rsidR="00C12B44" w:rsidRPr="000F145D" w:rsidRDefault="00C12B44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lastRenderedPageBreak/>
              <w:t>April</w:t>
            </w:r>
          </w:p>
        </w:tc>
        <w:tc>
          <w:tcPr>
            <w:tcW w:w="2041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18E98C09" w14:textId="7866D658" w:rsidR="00C12B44" w:rsidRPr="000F145D" w:rsidRDefault="00C12B44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May</w:t>
            </w:r>
          </w:p>
        </w:tc>
        <w:tc>
          <w:tcPr>
            <w:tcW w:w="2041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74C3D92F" w14:textId="70D67558" w:rsidR="00C12B44" w:rsidRPr="000F145D" w:rsidRDefault="00C12B44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June</w:t>
            </w:r>
          </w:p>
        </w:tc>
        <w:tc>
          <w:tcPr>
            <w:tcW w:w="2041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1788AF21" w14:textId="516EB27A" w:rsidR="00C12B44" w:rsidRPr="000F145D" w:rsidRDefault="00C12B44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July</w:t>
            </w:r>
          </w:p>
        </w:tc>
        <w:tc>
          <w:tcPr>
            <w:tcW w:w="2046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07B46EED" w14:textId="74B190A9" w:rsidR="00C12B44" w:rsidRPr="000F145D" w:rsidRDefault="00C12B44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August</w:t>
            </w:r>
          </w:p>
        </w:tc>
        <w:tc>
          <w:tcPr>
            <w:tcW w:w="2041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787A6905" w14:textId="3B57B01A" w:rsidR="00C12B44" w:rsidRPr="000F145D" w:rsidRDefault="00C12B44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September</w:t>
            </w:r>
          </w:p>
        </w:tc>
        <w:tc>
          <w:tcPr>
            <w:tcW w:w="2041" w:type="dxa"/>
            <w:gridSpan w:val="2"/>
            <w:tcBorders>
              <w:left w:val="nil"/>
              <w:bottom w:val="nil"/>
            </w:tcBorders>
            <w:vAlign w:val="center"/>
          </w:tcPr>
          <w:p w14:paraId="451FE5BD" w14:textId="056FB4FC" w:rsidR="00C12B44" w:rsidRPr="000F145D" w:rsidRDefault="00C12B44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October</w:t>
            </w:r>
          </w:p>
        </w:tc>
      </w:tr>
      <w:tr w:rsidR="00C12B44" w:rsidRPr="004A6E85" w14:paraId="0C115A00" w14:textId="2AA0D461" w:rsidTr="00B03F00">
        <w:tc>
          <w:tcPr>
            <w:tcW w:w="1474" w:type="dxa"/>
            <w:tcBorders>
              <w:bottom w:val="nil"/>
              <w:right w:val="nil"/>
            </w:tcBorders>
            <w:vAlign w:val="center"/>
          </w:tcPr>
          <w:p w14:paraId="2C937B6F" w14:textId="3FCA99C8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0:5n-3 (</w:t>
            </w:r>
            <w:r w:rsidR="00690F6A"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EPA</w:t>
            </w: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)</w:t>
            </w:r>
          </w:p>
        </w:tc>
        <w:tc>
          <w:tcPr>
            <w:tcW w:w="566" w:type="dxa"/>
            <w:tcBorders>
              <w:left w:val="nil"/>
              <w:bottom w:val="nil"/>
              <w:right w:val="nil"/>
            </w:tcBorders>
            <w:vAlign w:val="center"/>
          </w:tcPr>
          <w:p w14:paraId="2B8999EE" w14:textId="4A15ECC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3.5</w:t>
            </w:r>
          </w:p>
        </w:tc>
        <w:tc>
          <w:tcPr>
            <w:tcW w:w="1474" w:type="dxa"/>
            <w:tcBorders>
              <w:left w:val="nil"/>
              <w:bottom w:val="nil"/>
              <w:right w:val="nil"/>
            </w:tcBorders>
            <w:vAlign w:val="center"/>
          </w:tcPr>
          <w:p w14:paraId="30F30986" w14:textId="3B50A30D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0:5n-3 (EPA)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  <w:vAlign w:val="center"/>
          </w:tcPr>
          <w:p w14:paraId="44D97954" w14:textId="3BC04E5B" w:rsidR="00690F6A" w:rsidRPr="000F145D" w:rsidRDefault="001957BE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2.3</w:t>
            </w:r>
          </w:p>
        </w:tc>
        <w:tc>
          <w:tcPr>
            <w:tcW w:w="1474" w:type="dxa"/>
            <w:tcBorders>
              <w:left w:val="nil"/>
              <w:bottom w:val="nil"/>
              <w:right w:val="nil"/>
            </w:tcBorders>
            <w:vAlign w:val="center"/>
          </w:tcPr>
          <w:p w14:paraId="76C115FE" w14:textId="56695FE7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0:5n-3 (EPA)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  <w:vAlign w:val="center"/>
          </w:tcPr>
          <w:p w14:paraId="3243CA06" w14:textId="30081636" w:rsidR="00690F6A" w:rsidRPr="000F145D" w:rsidRDefault="001957BE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3.8</w:t>
            </w:r>
          </w:p>
        </w:tc>
        <w:tc>
          <w:tcPr>
            <w:tcW w:w="1474" w:type="dxa"/>
            <w:tcBorders>
              <w:left w:val="nil"/>
              <w:bottom w:val="nil"/>
              <w:right w:val="nil"/>
            </w:tcBorders>
            <w:vAlign w:val="center"/>
          </w:tcPr>
          <w:p w14:paraId="6875B9F1" w14:textId="0BE536AB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0:5n-3 (EPA)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  <w:vAlign w:val="center"/>
          </w:tcPr>
          <w:p w14:paraId="769B4515" w14:textId="102D7DD1" w:rsidR="00690F6A" w:rsidRPr="000F145D" w:rsidRDefault="001957BE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3.2</w:t>
            </w:r>
          </w:p>
        </w:tc>
        <w:tc>
          <w:tcPr>
            <w:tcW w:w="1474" w:type="dxa"/>
            <w:tcBorders>
              <w:left w:val="nil"/>
              <w:bottom w:val="nil"/>
              <w:right w:val="nil"/>
            </w:tcBorders>
            <w:vAlign w:val="center"/>
          </w:tcPr>
          <w:p w14:paraId="076B3862" w14:textId="049E7095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0:5n-3 (EPA)</w:t>
            </w:r>
          </w:p>
        </w:tc>
        <w:tc>
          <w:tcPr>
            <w:tcW w:w="572" w:type="dxa"/>
            <w:tcBorders>
              <w:left w:val="nil"/>
              <w:bottom w:val="nil"/>
              <w:right w:val="nil"/>
            </w:tcBorders>
            <w:vAlign w:val="center"/>
          </w:tcPr>
          <w:p w14:paraId="69552DA5" w14:textId="51B129D9" w:rsidR="00690F6A" w:rsidRPr="000F145D" w:rsidRDefault="001957BE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2.2</w:t>
            </w:r>
          </w:p>
        </w:tc>
        <w:tc>
          <w:tcPr>
            <w:tcW w:w="1474" w:type="dxa"/>
            <w:tcBorders>
              <w:left w:val="nil"/>
              <w:bottom w:val="nil"/>
              <w:right w:val="nil"/>
            </w:tcBorders>
            <w:vAlign w:val="center"/>
          </w:tcPr>
          <w:p w14:paraId="375EB54F" w14:textId="52FD86FB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0:5n-3 (EPA)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  <w:vAlign w:val="center"/>
          </w:tcPr>
          <w:p w14:paraId="2B1D69FA" w14:textId="6BC4AE2C" w:rsidR="00690F6A" w:rsidRPr="000F145D" w:rsidRDefault="001957BE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0.3</w:t>
            </w:r>
          </w:p>
        </w:tc>
        <w:tc>
          <w:tcPr>
            <w:tcW w:w="1474" w:type="dxa"/>
            <w:tcBorders>
              <w:left w:val="nil"/>
              <w:bottom w:val="nil"/>
              <w:right w:val="nil"/>
            </w:tcBorders>
            <w:vAlign w:val="center"/>
          </w:tcPr>
          <w:p w14:paraId="475E69E5" w14:textId="48F7E9A1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0:5n-3 (EPA)</w:t>
            </w:r>
          </w:p>
        </w:tc>
        <w:tc>
          <w:tcPr>
            <w:tcW w:w="567" w:type="dxa"/>
            <w:tcBorders>
              <w:left w:val="nil"/>
              <w:bottom w:val="nil"/>
            </w:tcBorders>
            <w:vAlign w:val="center"/>
          </w:tcPr>
          <w:p w14:paraId="77006128" w14:textId="24B560B9" w:rsidR="00690F6A" w:rsidRPr="000F145D" w:rsidRDefault="001957BE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2.1</w:t>
            </w:r>
          </w:p>
        </w:tc>
      </w:tr>
      <w:tr w:rsidR="00C12B44" w:rsidRPr="004A6E85" w14:paraId="13803C92" w14:textId="649C2627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10B66362" w14:textId="2BBDBF7E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1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34E8D5" w14:textId="25CA43AE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1.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0F4E9D" w14:textId="3121175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550280" w14:textId="7658E14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0.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47B6BA" w14:textId="73E2DBF5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981D27" w14:textId="5B123C9D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8.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39C14F" w14:textId="37527CA9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B0B5F" w14:textId="304218E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8.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B9AEF8" w14:textId="795F4215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1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68FE92" w14:textId="487AF460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0.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7A2D92" w14:textId="115C0BD7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3n-3 (ALA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C4CA47" w14:textId="2F82D318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9.6</w:t>
            </w:r>
            <w:r w:rsidR="006601DA" w:rsidRPr="000F145D">
              <w:rPr>
                <w:sz w:val="20"/>
                <w:szCs w:val="20"/>
              </w:rPr>
              <w:t>*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330CD5" w14:textId="099AE21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5570924A" w14:textId="5F7897AF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0.4</w:t>
            </w:r>
          </w:p>
        </w:tc>
      </w:tr>
      <w:tr w:rsidR="00C12B44" w:rsidRPr="004A6E85" w14:paraId="5E928CD9" w14:textId="5AA8FED7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39A063D0" w14:textId="0E2AEB1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1n-7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194C31" w14:textId="3795E736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9.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21F3EF" w14:textId="1DD4E9C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1n-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232372" w14:textId="4AC66696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8.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97FBB5" w14:textId="79CB00EC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2n-6 (LIN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C03F94" w14:textId="65AC3A6F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7.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A0071A" w14:textId="292D0F59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2n-6 (LIN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6B6032" w14:textId="72C1770E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8.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3D3AB4" w14:textId="204D1F1B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2n-6 (LIN)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BCE7AD" w14:textId="2FFDEF1A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9.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01BF18" w14:textId="30B15B49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41D721" w14:textId="766F69BA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9.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0CBBEF" w14:textId="33032EDC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3n-3 (ALA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204575C5" w14:textId="305FFBC0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9.6</w:t>
            </w:r>
          </w:p>
        </w:tc>
      </w:tr>
      <w:tr w:rsidR="00C12B44" w:rsidRPr="004A6E85" w14:paraId="55F158E9" w14:textId="23C3BD1E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3732568C" w14:textId="494EBDA6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2n-6 (LIN)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D20DC9" w14:textId="36054E7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7.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2EFA0D" w14:textId="42D889F8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2n-6 (LIN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CF26E9" w14:textId="385A589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8.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3B7940" w14:textId="7E690162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3n-3 (ALA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7363F8" w14:textId="1B4AA7A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7.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A74C63" w14:textId="4253DDDE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6: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6A27A1" w14:textId="030155F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7.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2A5E63" w14:textId="59563CDF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4n-3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75B88D" w14:textId="3BCA855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7.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73CF70" w14:textId="6B44779D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2n-6 (LIN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60D0A9" w14:textId="2B37F3B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8.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E9BC80" w14:textId="75E6CD59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6: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273AE45E" w14:textId="6D49D328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8.8</w:t>
            </w:r>
          </w:p>
        </w:tc>
      </w:tr>
      <w:tr w:rsidR="00C12B44" w:rsidRPr="004A6E85" w14:paraId="435BF8CF" w14:textId="1957B408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26ECB764" w14:textId="5993BDD3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3n-3 (ALA)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6CB31A" w14:textId="77E6E4E8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7.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443B83" w14:textId="7F6047C7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3n-3 (ALA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977619" w14:textId="7D05795C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7.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ABF5AA" w14:textId="2714A1FF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6: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2DA629" w14:textId="1A0E06F6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7.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FC7C3C" w14:textId="63A950A5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3n-3 (ALA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D078CC" w14:textId="654AA9C8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7.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36DED7" w14:textId="7BC4F8AA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3n-3 (ALA)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D5D932" w14:textId="63698290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7.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0FBE2A" w14:textId="4735B10B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4n-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6C988A" w14:textId="1C8C8F2A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6.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FF25DA" w14:textId="5DFC8DE4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2n-6 (LIN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54A24E21" w14:textId="4436A0A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8.2</w:t>
            </w:r>
          </w:p>
        </w:tc>
      </w:tr>
      <w:tr w:rsidR="00C12B44" w:rsidRPr="004A6E85" w14:paraId="08064E9C" w14:textId="719C1CCE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3A64E428" w14:textId="3EB18DC9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6:1</w:t>
            </w:r>
            <w:r w:rsidR="008B0ABF"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n-7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8AEA3D" w14:textId="465A3F62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7.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91ACE5" w14:textId="451FC9BB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6: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7AA5C7" w14:textId="560DBCD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6.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A2A948" w14:textId="169A7B58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4n-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C78C68" w14:textId="272DD0AD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7.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44EBB3" w14:textId="4C4C2F8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1n-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F666CC" w14:textId="7C60567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6.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1302E0" w14:textId="6FECAF58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0:4n-6 (ARA)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F89EEF" w14:textId="61C2BE1B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7.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6224D7" w14:textId="33FA4A1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6: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831B7D" w14:textId="575D0B22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6.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2C214D" w14:textId="7C24D818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1n-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0D09FC5B" w14:textId="7EBD77D6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6.1</w:t>
            </w:r>
          </w:p>
        </w:tc>
      </w:tr>
      <w:tr w:rsidR="00C12B44" w:rsidRPr="004A6E85" w14:paraId="07D93755" w14:textId="5322E9BA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75025CA8" w14:textId="49743B15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4n-3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968C6D" w14:textId="6A376CAF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5.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A99CC1" w14:textId="3F492829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4n-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346A2C" w14:textId="6811D4F9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6.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EF7E8A" w14:textId="5F368FB8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1n-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4F6C31" w14:textId="23AB575D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6.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D659A8" w14:textId="7F62471F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4n-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58B695" w14:textId="16E1166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6.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3A86F4" w14:textId="05D26426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6:1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FBDD2F" w14:textId="0703EBF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6.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582178" w14:textId="13F5FD1C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1n-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1764C2" w14:textId="2780FF2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6.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08E8D7" w14:textId="3CC24D2C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4n-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7D6D6706" w14:textId="45AB38CA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5.9</w:t>
            </w:r>
          </w:p>
        </w:tc>
      </w:tr>
      <w:tr w:rsidR="00C12B44" w:rsidRPr="004A6E85" w14:paraId="58840A3E" w14:textId="691644F1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74A244E3" w14:textId="0B0B5FB6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4: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89252" w14:textId="2D377AF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5.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39A8DC" w14:textId="4E96222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4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AAC8F8" w14:textId="0F244AFF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6.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0FC516" w14:textId="2D6E9AD4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0:4n-6 (ARA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5CE15C" w14:textId="7F434E7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5.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088334" w14:textId="51AB06E3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0:4n-6 (ARA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194A7F" w14:textId="54252FE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6.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9E5428" w14:textId="2D61557C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1n-7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5099FF" w14:textId="3C7F9076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5.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0F5C86" w14:textId="7F612EE2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1n-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3AB267" w14:textId="1AC85E6C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6.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5D39EE" w14:textId="6D811CCC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1n-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165FC3D2" w14:textId="54AE7486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5.1</w:t>
            </w:r>
          </w:p>
        </w:tc>
      </w:tr>
      <w:tr w:rsidR="00C12B44" w:rsidRPr="004A6E85" w14:paraId="246D0CD1" w14:textId="72E802D6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5C89E1DC" w14:textId="596C479D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0:4n-6 (ARA)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3AB629" w14:textId="491FBE0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4.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AA9FFF" w14:textId="0E024C6D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6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EB9D3A" w14:textId="30EB1B9B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5.7</w:t>
            </w:r>
            <w:r w:rsidR="006601DA" w:rsidRPr="000F145D">
              <w:rPr>
                <w:rFonts w:asciiTheme="majorHAnsi" w:hAnsiTheme="majorHAnsi" w:cstheme="majorHAnsi"/>
                <w:sz w:val="20"/>
                <w:szCs w:val="20"/>
              </w:rPr>
              <w:t>*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C8C2C5" w14:textId="17ECAE68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4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DE171D" w14:textId="5425461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5.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E4BDD5" w14:textId="263E3E05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4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3E14F9" w14:textId="31AAA900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5.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536C0B" w14:textId="074B927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4:0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B2E3AE" w14:textId="04D5C7C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5.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64CFC3" w14:textId="04CDCB99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0:4n-6 (ARA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694513" w14:textId="13DB090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5.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837003" w14:textId="1FDAC94D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4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49C1CABF" w14:textId="43B91C09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5.1</w:t>
            </w:r>
          </w:p>
        </w:tc>
      </w:tr>
      <w:tr w:rsidR="00C12B44" w:rsidRPr="004A6E85" w14:paraId="39ADD31D" w14:textId="2A8BD6BB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06916CB8" w14:textId="59B564A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6: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A27EDE" w14:textId="0A9DB425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4.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048A91" w14:textId="557CF930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0:4n-6 (ARA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F2A61D" w14:textId="71776EAB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4.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44873D" w14:textId="6C83BB0F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2:6n-3 (DHA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97483E" w14:textId="34FE3F0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4.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04E93B" w14:textId="2F29907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6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C64974" w14:textId="7B222BCE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4.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744D81" w14:textId="431E98CA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2:6n-3 (DHA)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95049F" w14:textId="185DC6A8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3.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CE3C3C" w14:textId="1ED54A6D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4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F61A57" w14:textId="54F57F45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4.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E992B4" w14:textId="0C8BA2ED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51B99980" w14:textId="2F75599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4.7</w:t>
            </w:r>
          </w:p>
        </w:tc>
      </w:tr>
      <w:tr w:rsidR="00C12B44" w:rsidRPr="004A6E85" w14:paraId="0AD8E9B8" w14:textId="5842ADF9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5C88E390" w14:textId="1EE26C00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3n-6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BF8858" w14:textId="350E6ACE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4.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8EF7F6" w14:textId="37E9BB3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3n-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E82FF5" w14:textId="0DDD80BF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3.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CB5A61" w14:textId="19DB58BE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6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C8D6CA" w14:textId="18C4367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3.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57160C" w14:textId="2B69FB25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2:6n-3 (DHA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4D3A4C" w14:textId="68F770A0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3.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F5D042" w14:textId="5FFCCCE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3n-6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463295" w14:textId="609AD8B2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3.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433E3C" w14:textId="2ADF3D7A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DD457F" w14:textId="69206955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4.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B73780" w14:textId="735D56F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2:2n-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11190792" w14:textId="43F9D06A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4.5</w:t>
            </w:r>
          </w:p>
        </w:tc>
      </w:tr>
      <w:tr w:rsidR="00C12B44" w:rsidRPr="004A6E85" w14:paraId="0EBCF606" w14:textId="084424EA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3E8ADE82" w14:textId="6F560AF9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: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06BA51" w14:textId="56AA3606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2.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86F093" w14:textId="7ADE5242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D88D66" w14:textId="05A0E526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3.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C81EF5" w14:textId="7C848468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470E0C" w14:textId="3A69A3E2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3.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5851AE" w14:textId="44E4D83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3n-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27E8BF" w14:textId="77A88E7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3.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424E49" w14:textId="2DC2259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0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E228EE" w14:textId="2F781150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2.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C22AB4" w14:textId="0D0F5FFD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6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B2FAA1" w14:textId="1B75D7F8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4.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ECE940" w14:textId="6B768451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0:4n-6 (ARA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3948D350" w14:textId="61BD49F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4.5</w:t>
            </w:r>
          </w:p>
        </w:tc>
      </w:tr>
      <w:tr w:rsidR="00C12B44" w:rsidRPr="004A6E85" w14:paraId="6C2A25B3" w14:textId="39DF87A5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0236F962" w14:textId="52EFDD8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5: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8F2727" w14:textId="79DDAE2C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2.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09D6BB" w14:textId="23269782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441191" w14:textId="08839A68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2.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7F8B45" w14:textId="48B52472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3n-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7C1821" w14:textId="01C0E13C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3.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0E9D8D" w14:textId="32F29CF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5866AC" w14:textId="186DDA4D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3.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BEE8A4" w14:textId="7218AAAB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6:0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813925" w14:textId="2C3CEC1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2.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EF9AD2" w14:textId="7C48F8E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95A213" w14:textId="12EB02C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3.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132975" w14:textId="554595EE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6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4F6387C7" w14:textId="35CAC825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4.2</w:t>
            </w:r>
          </w:p>
        </w:tc>
      </w:tr>
      <w:tr w:rsidR="00C12B44" w:rsidRPr="004A6E85" w14:paraId="4B15C605" w14:textId="385CB808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27F526B6" w14:textId="4C6041F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7:1</w:t>
            </w:r>
            <w:r w:rsidR="008B0ABF"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n-7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B19E3B" w14:textId="05BB8860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2.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DAD024" w14:textId="00DDBD3E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5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1C9152" w14:textId="3BC732B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2.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6F9526" w14:textId="1662C49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7: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AD1C0C" w14:textId="5F8D5CE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2.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B9A2C2" w14:textId="53B67B82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B4E493" w14:textId="495C6DA6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.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A5AFAF" w14:textId="55679466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5:0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7B5C75" w14:textId="38396FB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2.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51CA27" w14:textId="7679ECB9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3n-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FC6609" w14:textId="5CD5B91F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2.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C5247D" w14:textId="2C77B235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580CE378" w14:textId="3F6CF740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.3</w:t>
            </w:r>
          </w:p>
        </w:tc>
      </w:tr>
      <w:tr w:rsidR="00C12B44" w:rsidRPr="004A6E85" w14:paraId="7249D215" w14:textId="017F6743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4332F872" w14:textId="79EA134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0: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6D5221" w14:textId="6608E6C9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2.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720382" w14:textId="1A102BCF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7: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4EFB7E" w14:textId="63F1736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2.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FD60C0" w14:textId="70FFE70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5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60A83C" w14:textId="4D31631B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2.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758D61" w14:textId="7E19A876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7: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A91512" w14:textId="79E7638D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2.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BD7DBB" w14:textId="13B194E0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0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374377" w14:textId="0E7F9F0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2.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8D5150" w14:textId="1D96DA09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5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1E10B1" w14:textId="0E2BC2A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2.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756253" w14:textId="1BE3256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7: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0FA921B3" w14:textId="52563AD9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.2</w:t>
            </w:r>
          </w:p>
        </w:tc>
      </w:tr>
      <w:tr w:rsidR="00C12B44" w:rsidRPr="004A6E85" w14:paraId="6889ADA3" w14:textId="667E97E2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150D57DB" w14:textId="23F2119D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0:1n-7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2180CC" w14:textId="2777E8A6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.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F03983" w14:textId="71F4A316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1n-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01A33E" w14:textId="40E4A629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2.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DB1EF9" w14:textId="0512E5AC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E78D86" w14:textId="7AB3F03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2.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3FFBC4" w14:textId="4C22D8E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5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035683" w14:textId="3CE307CB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2.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AA68B7" w14:textId="579A06CA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2:2n-6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5CE2F3" w14:textId="510426A2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2.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801E81" w14:textId="46240EE9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7: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437633" w14:textId="3FD6C20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.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1F1586" w14:textId="40734C50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8:3n-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2195A5DD" w14:textId="511C868D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.9</w:t>
            </w:r>
          </w:p>
        </w:tc>
      </w:tr>
      <w:tr w:rsidR="00C12B44" w:rsidRPr="004A6E85" w14:paraId="7FC419F1" w14:textId="0508C889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04D73F01" w14:textId="189A7BE5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0:3n-3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841C80" w14:textId="2CCA5760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.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98B558" w14:textId="6ADE159D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2:6n-3 (DHA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90CB49" w14:textId="1EC73CC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.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71E2B7" w14:textId="76E05E5B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4n-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17BF9C" w14:textId="6412DC38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.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132F9D" w14:textId="212D40B2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1n-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118E12" w14:textId="6CAEBC0D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.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168F86" w14:textId="5A1AC55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7:1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A261F4" w14:textId="274AE7F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2.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8CDA53" w14:textId="367B6A1B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2:2n-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11826F" w14:textId="2CDE661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.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A08967" w14:textId="111A53E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5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3D01DA8E" w14:textId="4E62A26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.5</w:t>
            </w:r>
          </w:p>
        </w:tc>
      </w:tr>
      <w:tr w:rsidR="00C12B44" w:rsidRPr="004A6E85" w14:paraId="7616F4D9" w14:textId="0B2A4890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2124377A" w14:textId="798FBB15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0:3n-6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EAECEA" w14:textId="70798DEA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.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70FFCB" w14:textId="19463EFB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1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88F445" w14:textId="5C73558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11B243" w14:textId="05D37DAC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2:5n-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FD9738" w14:textId="42974EBF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F091ED" w14:textId="0A1EA070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4n-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A09AFE" w14:textId="06713F9A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.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1B05EB" w14:textId="4C841EDB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1n-7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D00C85" w14:textId="7FB1199C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.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BED385" w14:textId="0FFBE9E0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2:6n-3 (DHA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A51286" w14:textId="6AFED77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0.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C59CA3" w14:textId="4CC5BB08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4: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702E8105" w14:textId="38FCC7FF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.2</w:t>
            </w:r>
          </w:p>
        </w:tc>
      </w:tr>
      <w:tr w:rsidR="00C12B44" w:rsidRPr="004A6E85" w14:paraId="6A18FE34" w14:textId="43188C4F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69BC2EA7" w14:textId="1A090BFE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2: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79B618" w14:textId="5C8B9785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56A664" w14:textId="6D8F9CA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4n-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F1EAC4" w14:textId="4FA47DC5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3A2F7B" w14:textId="2A0FCB2B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2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6DDF10" w14:textId="41B4DFA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3C63E9" w14:textId="429F117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3n-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8DF5F7" w14:textId="41A1BA9B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.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1E6DF" w14:textId="4366B72C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4n-3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A1A70C" w14:textId="483068B0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92AAFD" w14:textId="087D228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2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58F79A" w14:textId="4D9C0382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B68BAC" w14:textId="4FC478BE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4n-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1FCB9755" w14:textId="54914A2B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8</w:t>
            </w:r>
          </w:p>
        </w:tc>
      </w:tr>
      <w:tr w:rsidR="00C12B44" w:rsidRPr="004A6E85" w14:paraId="3ABBBCFC" w14:textId="6079492E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5BDCFDFC" w14:textId="681DD062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1: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AB2A01" w14:textId="7176887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7</w:t>
            </w:r>
            <w:r w:rsidR="006601DA" w:rsidRPr="000F145D">
              <w:rPr>
                <w:rFonts w:asciiTheme="majorHAnsi" w:hAnsiTheme="majorHAnsi" w:cstheme="majorHAnsi"/>
                <w:sz w:val="20"/>
                <w:szCs w:val="20"/>
              </w:rPr>
              <w:t>*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08985E" w14:textId="0D4B814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3n-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48E9C6" w14:textId="7479E01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0.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CA369A" w14:textId="6DC8393E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1n-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E2CC9" w14:textId="52F4396B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9D6D5D" w14:textId="71136B09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2:5n-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16BC33" w14:textId="7480A6F8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.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796432" w14:textId="1F21DC8C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4:1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474BEC" w14:textId="748D858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7</w:t>
            </w:r>
            <w:r w:rsidR="006601DA" w:rsidRPr="000F145D">
              <w:rPr>
                <w:rFonts w:asciiTheme="majorHAnsi" w:hAnsiTheme="majorHAnsi" w:cstheme="majorHAnsi"/>
                <w:sz w:val="20"/>
                <w:szCs w:val="20"/>
              </w:rPr>
              <w:t>*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05C314" w14:textId="2B925EB0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4: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AF6ECD" w14:textId="753F7CFF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19CC34" w14:textId="531F9BF9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1n-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27F9577C" w14:textId="64D726DD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3</w:t>
            </w:r>
          </w:p>
        </w:tc>
      </w:tr>
      <w:tr w:rsidR="00C12B44" w:rsidRPr="004A6E85" w14:paraId="39DF6ED3" w14:textId="239DE77F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4F4DDE12" w14:textId="5AD039E2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0:2n-6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A3DD07" w14:textId="6D2D5355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0.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4D4029" w14:textId="55773E7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4: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2635B1" w14:textId="0296669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A36D1E" w14:textId="493D1A49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3n-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8191CF" w14:textId="7E4BA97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9DD411" w14:textId="0208DFE2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2:2n-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022F20" w14:textId="0692700F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DD648B" w14:textId="103EEC76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2:5n-3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2A0E19" w14:textId="4CA18CDD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671690" w14:textId="2F38693D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4n-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59FD02" w14:textId="1FAB3C9F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D98C12" w14:textId="2B3ABC6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3n-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7BC6B67E" w14:textId="2CFAE4EC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2</w:t>
            </w:r>
          </w:p>
        </w:tc>
      </w:tr>
      <w:tr w:rsidR="00C12B44" w:rsidRPr="004A6E85" w14:paraId="0C9CD7E8" w14:textId="11540B4B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56A43771" w14:textId="154E0B18" w:rsidR="00690F6A" w:rsidRPr="000F145D" w:rsidRDefault="00E0641D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2:6n-3 (DHA)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2E7C7B" w14:textId="606915FB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EFBB58" w14:textId="5B633D2B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3n-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930CD7" w14:textId="5EEA642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F3223F" w14:textId="7CE6929A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2:2n-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824220" w14:textId="37B1342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75875B" w14:textId="6AC36839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1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29FF7A" w14:textId="3AE19B95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677F1" w14:textId="43D6CAAC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2:0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03A061" w14:textId="6CA5CF2D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C40FC5" w14:textId="426B8CC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1n-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7AF5DE" w14:textId="07416E8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0.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9DF3BF" w14:textId="224BDD7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1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6041F81D" w14:textId="302CF625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1</w:t>
            </w:r>
          </w:p>
        </w:tc>
      </w:tr>
      <w:tr w:rsidR="00C12B44" w:rsidRPr="004A6E85" w14:paraId="678273C0" w14:textId="5DD84F65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781399F2" w14:textId="7B690E40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0:1n-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C15DD3" w14:textId="6BF2B12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05E1BC" w14:textId="576A36B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1n-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69B9F7" w14:textId="61102573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B1B6D9" w14:textId="0860675B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4: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98034F" w14:textId="242A10F0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07C99" w14:textId="512FA349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3n-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00EF33" w14:textId="7C1A7C7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78C449" w14:textId="403AC0BD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1:0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8529C0" w14:textId="0B6D372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3</w:t>
            </w:r>
            <w:r w:rsidR="006601DA" w:rsidRPr="000F145D">
              <w:rPr>
                <w:rFonts w:asciiTheme="majorHAnsi" w:hAnsiTheme="majorHAnsi" w:cstheme="majorHAnsi"/>
                <w:sz w:val="20"/>
                <w:szCs w:val="20"/>
              </w:rPr>
              <w:t>*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0F0208" w14:textId="2D2C8208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3n-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E839C7" w14:textId="74396DC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CDBAC1" w14:textId="2F3719DF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3n-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4E6AADE2" w14:textId="47EBBD10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1</w:t>
            </w:r>
          </w:p>
        </w:tc>
      </w:tr>
      <w:tr w:rsidR="00C12B44" w:rsidRPr="004A6E85" w14:paraId="6FAEFBDF" w14:textId="6D9D88EC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129F6D56" w14:textId="0854AA9C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2:2n-6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16E184" w14:textId="295A41C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3234E4" w14:textId="3539379A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2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2EDF8F" w14:textId="437986FE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23CE97" w14:textId="74102380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3n-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F94B44" w14:textId="7CD8821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B966CD" w14:textId="01C3B4BC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14: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8FA170" w14:textId="1F24E8AC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A98830" w14:textId="23E53785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2n-6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C30827" w14:textId="325B072A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3</w:t>
            </w:r>
            <w:r w:rsidR="006601DA" w:rsidRPr="000F145D">
              <w:rPr>
                <w:rFonts w:asciiTheme="majorHAnsi" w:hAnsiTheme="majorHAnsi" w:cstheme="majorHAnsi"/>
                <w:sz w:val="20"/>
                <w:szCs w:val="20"/>
              </w:rPr>
              <w:t>*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DA5861" w14:textId="529F711B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4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8601FC" w14:textId="5A3480F8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7D4AE4" w14:textId="3AFD8938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4F9AAD0F" w14:textId="7777777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</w:tr>
      <w:tr w:rsidR="00C12B44" w:rsidRPr="004A6E85" w14:paraId="1135F6DB" w14:textId="7BEE04DE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27017B32" w14:textId="3321DD58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2:5n-3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F6985F" w14:textId="552B6762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DFF744" w14:textId="5BD6653C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2n-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FDC00A" w14:textId="283C8C6D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1DDE31" w14:textId="634346BE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1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CF6568" w14:textId="190330A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E1EC9F" w14:textId="35C947AC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2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DB2C7C" w14:textId="65FEDE6E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3F5C1C" w14:textId="40312166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3n-3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D455D5" w14:textId="7FD6B2D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BDA1E5" w14:textId="5A1C96DC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3n-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112186" w14:textId="2B448DAD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F8B49E" w14:textId="4F06F5D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753DB27B" w14:textId="7777777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</w:tr>
      <w:tr w:rsidR="00C12B44" w:rsidRPr="004A6E85" w14:paraId="2AE35074" w14:textId="5AF50002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5E4BE0C9" w14:textId="35353510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0:4n-3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A608E5" w14:textId="3A91B585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3</w:t>
            </w:r>
            <w:r w:rsidR="006601DA" w:rsidRPr="000F145D">
              <w:rPr>
                <w:rFonts w:asciiTheme="majorHAnsi" w:hAnsiTheme="majorHAnsi" w:cstheme="majorHAnsi"/>
                <w:sz w:val="20"/>
                <w:szCs w:val="20"/>
              </w:rPr>
              <w:t>*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FB65D3" w14:textId="71404BBA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2:2n-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509699" w14:textId="35E3F662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7E0B39" w14:textId="6FBD116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1n-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1E6AAE" w14:textId="2A6D519A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814CB2" w14:textId="00720B0C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1n-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7D264F" w14:textId="7DA81AE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680AFA" w14:textId="6E465022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1n-9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2EA51F" w14:textId="6A97D678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79E926" w14:textId="0DED930A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2:5n-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575B2B" w14:textId="7FFBE8AE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0.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F1FF7E" w14:textId="0140004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040E3927" w14:textId="7777777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</w:tr>
      <w:tr w:rsidR="00C12B44" w:rsidRPr="004A6E85" w14:paraId="4EA1B183" w14:textId="30B33A47" w:rsidTr="00B03F00">
        <w:tc>
          <w:tcPr>
            <w:tcW w:w="1474" w:type="dxa"/>
            <w:tcBorders>
              <w:top w:val="nil"/>
              <w:bottom w:val="nil"/>
              <w:right w:val="nil"/>
            </w:tcBorders>
            <w:vAlign w:val="center"/>
          </w:tcPr>
          <w:p w14:paraId="6D92429C" w14:textId="0B31F3BA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4:1</w:t>
            </w:r>
            <w:r w:rsidR="008B0ABF"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n-7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66FC22" w14:textId="7ABA42E0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125E06" w14:textId="5EB00970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2:5n-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542CCF" w14:textId="056FDDB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ADCFB1" w14:textId="05AE35D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2n-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16E7D0" w14:textId="3EE054DE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058608" w14:textId="53EF6C3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4: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BEB185" w14:textId="351CA37A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F39462" w14:textId="4E336536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3n-6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8506DD" w14:textId="5E0B96E1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904546" w14:textId="0E8182D6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9E90DE" w14:textId="7777777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BE67D2" w14:textId="25513D0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vAlign w:val="center"/>
          </w:tcPr>
          <w:p w14:paraId="66CF769B" w14:textId="7777777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</w:tr>
      <w:tr w:rsidR="00C12B44" w:rsidRPr="004A6E85" w14:paraId="5F3142E2" w14:textId="4005F6B8" w:rsidTr="00B03F00">
        <w:tc>
          <w:tcPr>
            <w:tcW w:w="1474" w:type="dxa"/>
            <w:tcBorders>
              <w:top w:val="nil"/>
              <w:right w:val="nil"/>
            </w:tcBorders>
            <w:vAlign w:val="center"/>
          </w:tcPr>
          <w:p w14:paraId="2C23E0B5" w14:textId="4B142DCF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4:0</w:t>
            </w:r>
          </w:p>
        </w:tc>
        <w:tc>
          <w:tcPr>
            <w:tcW w:w="566" w:type="dxa"/>
            <w:tcBorders>
              <w:top w:val="nil"/>
              <w:left w:val="nil"/>
              <w:right w:val="nil"/>
            </w:tcBorders>
            <w:vAlign w:val="center"/>
          </w:tcPr>
          <w:p w14:paraId="27EBC0CE" w14:textId="7E04E71E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1</w:t>
            </w:r>
          </w:p>
        </w:tc>
        <w:tc>
          <w:tcPr>
            <w:tcW w:w="1474" w:type="dxa"/>
            <w:tcBorders>
              <w:top w:val="nil"/>
              <w:left w:val="nil"/>
              <w:right w:val="nil"/>
            </w:tcBorders>
            <w:vAlign w:val="center"/>
          </w:tcPr>
          <w:p w14:paraId="77704BBA" w14:textId="63E37426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4:0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vAlign w:val="center"/>
          </w:tcPr>
          <w:p w14:paraId="32D3CC89" w14:textId="2F98FC89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0</w:t>
            </w:r>
          </w:p>
        </w:tc>
        <w:tc>
          <w:tcPr>
            <w:tcW w:w="1474" w:type="dxa"/>
            <w:tcBorders>
              <w:top w:val="nil"/>
              <w:left w:val="nil"/>
              <w:right w:val="nil"/>
            </w:tcBorders>
            <w:vAlign w:val="center"/>
          </w:tcPr>
          <w:p w14:paraId="2A1625D1" w14:textId="4347C16A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4:0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vAlign w:val="center"/>
          </w:tcPr>
          <w:p w14:paraId="4E36B56E" w14:textId="3F248CE9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2</w:t>
            </w:r>
          </w:p>
        </w:tc>
        <w:tc>
          <w:tcPr>
            <w:tcW w:w="1474" w:type="dxa"/>
            <w:tcBorders>
              <w:top w:val="nil"/>
              <w:left w:val="nil"/>
              <w:right w:val="nil"/>
            </w:tcBorders>
            <w:vAlign w:val="center"/>
          </w:tcPr>
          <w:p w14:paraId="2EB59785" w14:textId="40C7DB59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0:2n-6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vAlign w:val="center"/>
          </w:tcPr>
          <w:p w14:paraId="01069FC4" w14:textId="26B84288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0.1</w:t>
            </w:r>
          </w:p>
        </w:tc>
        <w:tc>
          <w:tcPr>
            <w:tcW w:w="1474" w:type="dxa"/>
            <w:tcBorders>
              <w:top w:val="nil"/>
              <w:left w:val="nil"/>
              <w:right w:val="nil"/>
            </w:tcBorders>
            <w:vAlign w:val="center"/>
          </w:tcPr>
          <w:p w14:paraId="0782A5EE" w14:textId="42ACFA2E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24:0</w:t>
            </w:r>
          </w:p>
        </w:tc>
        <w:tc>
          <w:tcPr>
            <w:tcW w:w="572" w:type="dxa"/>
            <w:tcBorders>
              <w:top w:val="nil"/>
              <w:left w:val="nil"/>
              <w:right w:val="nil"/>
            </w:tcBorders>
            <w:vAlign w:val="center"/>
          </w:tcPr>
          <w:p w14:paraId="028378B2" w14:textId="7DA8150B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0F145D">
              <w:rPr>
                <w:rFonts w:asciiTheme="majorHAnsi" w:hAnsiTheme="majorHAnsi" w:cstheme="majorHAnsi"/>
                <w:sz w:val="20"/>
                <w:szCs w:val="20"/>
              </w:rPr>
              <w:t>0.0</w:t>
            </w:r>
          </w:p>
        </w:tc>
        <w:tc>
          <w:tcPr>
            <w:tcW w:w="1474" w:type="dxa"/>
            <w:tcBorders>
              <w:top w:val="nil"/>
              <w:left w:val="nil"/>
              <w:right w:val="nil"/>
            </w:tcBorders>
            <w:vAlign w:val="center"/>
          </w:tcPr>
          <w:p w14:paraId="3A24626B" w14:textId="1F650BD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vAlign w:val="center"/>
          </w:tcPr>
          <w:p w14:paraId="45C38E66" w14:textId="7777777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  <w:tc>
          <w:tcPr>
            <w:tcW w:w="1474" w:type="dxa"/>
            <w:tcBorders>
              <w:top w:val="nil"/>
              <w:left w:val="nil"/>
              <w:right w:val="nil"/>
            </w:tcBorders>
            <w:vAlign w:val="center"/>
          </w:tcPr>
          <w:p w14:paraId="20E07D3D" w14:textId="36285EA4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nil"/>
              <w:left w:val="nil"/>
            </w:tcBorders>
            <w:vAlign w:val="center"/>
          </w:tcPr>
          <w:p w14:paraId="3FD6C597" w14:textId="77777777" w:rsidR="00690F6A" w:rsidRPr="000F145D" w:rsidRDefault="00690F6A" w:rsidP="00E0641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</w:tr>
    </w:tbl>
    <w:p w14:paraId="4E095A34" w14:textId="77777777" w:rsidR="004958FF" w:rsidRPr="004A6E85" w:rsidRDefault="004958FF" w:rsidP="005E13FE">
      <w:pPr>
        <w:spacing w:before="120" w:after="120" w:line="480" w:lineRule="auto"/>
        <w:rPr>
          <w:rFonts w:ascii="Times New Roman" w:hAnsi="Times New Roman" w:cs="Times New Roman"/>
          <w:sz w:val="24"/>
          <w:szCs w:val="24"/>
        </w:rPr>
        <w:sectPr w:rsidR="004958FF" w:rsidRPr="004A6E85" w:rsidSect="00C826D3">
          <w:pgSz w:w="15840" w:h="12240" w:orient="landscape" w:code="1"/>
          <w:pgMar w:top="1418" w:right="1418" w:bottom="1418" w:left="1134" w:header="709" w:footer="709" w:gutter="0"/>
          <w:cols w:space="708"/>
          <w:docGrid w:linePitch="360"/>
        </w:sectPr>
      </w:pPr>
    </w:p>
    <w:p w14:paraId="2AF2465A" w14:textId="7B3E1BC2" w:rsidR="00250C38" w:rsidRDefault="009031B0">
      <w:pPr>
        <w:rPr>
          <w:bCs/>
          <w:sz w:val="24"/>
          <w:szCs w:val="24"/>
        </w:rPr>
      </w:pPr>
      <w:r>
        <w:rPr>
          <w:b/>
          <w:sz w:val="24"/>
          <w:szCs w:val="24"/>
        </w:rPr>
        <w:lastRenderedPageBreak/>
        <w:t xml:space="preserve">Table 3: </w:t>
      </w:r>
      <w:r>
        <w:rPr>
          <w:bCs/>
          <w:sz w:val="24"/>
          <w:szCs w:val="24"/>
        </w:rPr>
        <w:t xml:space="preserve">PERMANOVA </w:t>
      </w:r>
      <w:r w:rsidR="00250C38">
        <w:rPr>
          <w:bCs/>
          <w:sz w:val="24"/>
          <w:szCs w:val="24"/>
        </w:rPr>
        <w:t xml:space="preserve">pairwise comparison of within-group similarity in </w:t>
      </w:r>
      <w:r w:rsidR="002D2828" w:rsidRPr="000132BE">
        <w:rPr>
          <w:b/>
          <w:sz w:val="24"/>
          <w:szCs w:val="24"/>
        </w:rPr>
        <w:t>(A)</w:t>
      </w:r>
      <w:r w:rsidR="002D2828">
        <w:rPr>
          <w:bCs/>
          <w:sz w:val="24"/>
          <w:szCs w:val="24"/>
        </w:rPr>
        <w:t xml:space="preserve"> </w:t>
      </w:r>
      <w:r w:rsidR="00250C38">
        <w:rPr>
          <w:bCs/>
          <w:sz w:val="24"/>
          <w:szCs w:val="24"/>
        </w:rPr>
        <w:t xml:space="preserve">aquatic and </w:t>
      </w:r>
      <w:r w:rsidR="002D2828" w:rsidRPr="000132BE">
        <w:rPr>
          <w:b/>
          <w:sz w:val="24"/>
          <w:szCs w:val="24"/>
        </w:rPr>
        <w:t>(B)</w:t>
      </w:r>
      <w:r w:rsidR="002D2828">
        <w:rPr>
          <w:bCs/>
          <w:sz w:val="24"/>
          <w:szCs w:val="24"/>
        </w:rPr>
        <w:t xml:space="preserve"> </w:t>
      </w:r>
      <w:r w:rsidR="00250C38">
        <w:rPr>
          <w:bCs/>
          <w:sz w:val="24"/>
          <w:szCs w:val="24"/>
        </w:rPr>
        <w:t xml:space="preserve">terrestrial insects collected from </w:t>
      </w:r>
      <w:r w:rsidR="00B15779">
        <w:rPr>
          <w:bCs/>
          <w:sz w:val="24"/>
          <w:szCs w:val="24"/>
        </w:rPr>
        <w:t>April</w:t>
      </w:r>
      <w:r w:rsidR="00250C38">
        <w:rPr>
          <w:bCs/>
          <w:sz w:val="24"/>
          <w:szCs w:val="24"/>
        </w:rPr>
        <w:t xml:space="preserve"> to October. </w:t>
      </w:r>
      <w:r w:rsidR="001011F1" w:rsidRPr="004A6E85">
        <w:rPr>
          <w:sz w:val="24"/>
          <w:szCs w:val="24"/>
        </w:rPr>
        <w:t>Bold contribution values represent those that were statistically significant (p &lt; 0.05); a “</w:t>
      </w:r>
      <w:r w:rsidR="001011F1" w:rsidRPr="006601DA">
        <w:rPr>
          <w:sz w:val="24"/>
          <w:szCs w:val="24"/>
        </w:rPr>
        <w:t>*</w:t>
      </w:r>
      <w:r w:rsidR="001011F1" w:rsidRPr="004A6E85">
        <w:rPr>
          <w:sz w:val="24"/>
          <w:szCs w:val="24"/>
        </w:rPr>
        <w:t>” mark refers to marginally significant values.</w:t>
      </w:r>
      <w:r w:rsidR="001011F1">
        <w:rPr>
          <w:sz w:val="24"/>
          <w:szCs w:val="24"/>
        </w:rPr>
        <w:t xml:space="preserve"> P-values calculated using </w:t>
      </w:r>
      <w:r w:rsidR="001011F1" w:rsidRPr="001011F1">
        <w:rPr>
          <w:sz w:val="24"/>
          <w:szCs w:val="24"/>
        </w:rPr>
        <w:t>Bonferroni correction</w:t>
      </w:r>
      <w:r w:rsidR="001011F1">
        <w:rPr>
          <w:sz w:val="24"/>
          <w:szCs w:val="24"/>
        </w:rPr>
        <w:t xml:space="preserve"> to </w:t>
      </w:r>
      <w:r w:rsidR="001011F1" w:rsidRPr="001011F1">
        <w:rPr>
          <w:sz w:val="24"/>
          <w:szCs w:val="24"/>
        </w:rPr>
        <w:t xml:space="preserve">reduce chances of obtaining false-positive results (type I errors) when multiple pairwise tests </w:t>
      </w:r>
      <w:r w:rsidR="00C00B22">
        <w:rPr>
          <w:sz w:val="24"/>
          <w:szCs w:val="24"/>
        </w:rPr>
        <w:t>were</w:t>
      </w:r>
      <w:r w:rsidR="001011F1" w:rsidRPr="001011F1">
        <w:rPr>
          <w:sz w:val="24"/>
          <w:szCs w:val="24"/>
        </w:rPr>
        <w:t xml:space="preserve"> performed</w:t>
      </w:r>
      <w:r w:rsidR="001011F1">
        <w:rPr>
          <w:sz w:val="24"/>
          <w:szCs w:val="24"/>
        </w:rPr>
        <w:t>.</w:t>
      </w:r>
    </w:p>
    <w:tbl>
      <w:tblPr>
        <w:tblStyle w:val="TableGrid"/>
        <w:tblW w:w="9530" w:type="dxa"/>
        <w:tblLayout w:type="fixed"/>
        <w:tblLook w:val="04A0" w:firstRow="1" w:lastRow="0" w:firstColumn="1" w:lastColumn="0" w:noHBand="0" w:noVBand="1"/>
      </w:tblPr>
      <w:tblGrid>
        <w:gridCol w:w="1337"/>
        <w:gridCol w:w="1165"/>
        <w:gridCol w:w="1166"/>
        <w:gridCol w:w="1166"/>
        <w:gridCol w:w="1166"/>
        <w:gridCol w:w="1088"/>
        <w:gridCol w:w="1276"/>
        <w:gridCol w:w="1166"/>
      </w:tblGrid>
      <w:tr w:rsidR="00B15779" w14:paraId="2622FDC5" w14:textId="77777777" w:rsidTr="00DB43B1">
        <w:tc>
          <w:tcPr>
            <w:tcW w:w="9530" w:type="dxa"/>
            <w:gridSpan w:val="8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0B335C7" w14:textId="2F712E15" w:rsidR="00B15779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 w:rsidRPr="002D2828">
              <w:rPr>
                <w:b/>
                <w:sz w:val="24"/>
                <w:szCs w:val="24"/>
              </w:rPr>
              <w:t xml:space="preserve">(A) </w:t>
            </w:r>
            <w:r w:rsidRPr="000132BE">
              <w:rPr>
                <w:b/>
                <w:sz w:val="24"/>
                <w:szCs w:val="24"/>
              </w:rPr>
              <w:t>Aquatic Insects</w:t>
            </w:r>
          </w:p>
        </w:tc>
      </w:tr>
      <w:tr w:rsidR="00B15779" w14:paraId="655380DA" w14:textId="77777777" w:rsidTr="00B15779">
        <w:tc>
          <w:tcPr>
            <w:tcW w:w="133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A0F1067" w14:textId="69C3266E" w:rsidR="00B15779" w:rsidRPr="00250C38" w:rsidRDefault="00B15779">
            <w:pPr>
              <w:rPr>
                <w:bCs/>
                <w:sz w:val="24"/>
                <w:szCs w:val="24"/>
              </w:rPr>
            </w:pPr>
          </w:p>
        </w:tc>
        <w:tc>
          <w:tcPr>
            <w:tcW w:w="116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DC53467" w14:textId="695301D3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April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17840E4" w14:textId="674BB99F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May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D5E2CD7" w14:textId="0F42AD9E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June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0EB0EEB" w14:textId="5F29491B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July</w:t>
            </w:r>
          </w:p>
        </w:tc>
        <w:tc>
          <w:tcPr>
            <w:tcW w:w="108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4A82CE8" w14:textId="4E107F98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August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2CF8A77" w14:textId="09717EC0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September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880BE81" w14:textId="65D234C1" w:rsidR="00B15779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October</w:t>
            </w:r>
          </w:p>
        </w:tc>
      </w:tr>
      <w:tr w:rsidR="00B15779" w14:paraId="466B680D" w14:textId="77777777" w:rsidTr="00B15779"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</w:tcPr>
          <w:p w14:paraId="58B94D41" w14:textId="1FC1E240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April</w:t>
            </w:r>
          </w:p>
        </w:tc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362AAE4A" w14:textId="7777777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1E6D1AD0" w14:textId="7777777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5AAA4D71" w14:textId="7777777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5269C483" w14:textId="7777777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3EA4B4F9" w14:textId="7777777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4FBF9710" w14:textId="7777777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10D7FC66" w14:textId="77777777" w:rsidR="00B15779" w:rsidRPr="00250C38" w:rsidRDefault="00B15779">
            <w:pPr>
              <w:rPr>
                <w:bCs/>
                <w:sz w:val="24"/>
                <w:szCs w:val="24"/>
              </w:rPr>
            </w:pPr>
          </w:p>
        </w:tc>
      </w:tr>
      <w:tr w:rsidR="00B15779" w14:paraId="553E401A" w14:textId="77777777" w:rsidTr="00B15779"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</w:tcPr>
          <w:p w14:paraId="6C2BC7C0" w14:textId="6AF997BE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May</w:t>
            </w:r>
          </w:p>
        </w:tc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64FA7CFD" w14:textId="7D98621B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 w:rsidRPr="0002340D">
              <w:rPr>
                <w:bCs/>
                <w:sz w:val="24"/>
                <w:szCs w:val="24"/>
              </w:rPr>
              <w:t>0.504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7899F549" w14:textId="7777777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4563E9A1" w14:textId="7777777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2506A5EC" w14:textId="7777777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0B181FCF" w14:textId="7777777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37891035" w14:textId="7777777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50F53CD1" w14:textId="77777777" w:rsidR="00B15779" w:rsidRPr="00250C38" w:rsidRDefault="00B15779">
            <w:pPr>
              <w:rPr>
                <w:bCs/>
                <w:sz w:val="24"/>
                <w:szCs w:val="24"/>
              </w:rPr>
            </w:pPr>
          </w:p>
        </w:tc>
      </w:tr>
      <w:tr w:rsidR="00B15779" w14:paraId="5D21A505" w14:textId="77777777" w:rsidTr="00B15779"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</w:tcPr>
          <w:p w14:paraId="40A136BF" w14:textId="29DBE854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June</w:t>
            </w:r>
          </w:p>
        </w:tc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30B2E50B" w14:textId="1482EF9B" w:rsidR="00B15779" w:rsidRPr="000132BE" w:rsidRDefault="00B15779" w:rsidP="000132BE">
            <w:pPr>
              <w:jc w:val="center"/>
              <w:rPr>
                <w:b/>
                <w:sz w:val="24"/>
                <w:szCs w:val="24"/>
              </w:rPr>
            </w:pPr>
            <w:r w:rsidRPr="000132BE">
              <w:rPr>
                <w:b/>
                <w:sz w:val="24"/>
                <w:szCs w:val="24"/>
              </w:rPr>
              <w:t>0.02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5A099C87" w14:textId="5FCE80D9" w:rsidR="00B15779" w:rsidRPr="000132BE" w:rsidRDefault="00B15779" w:rsidP="000132BE">
            <w:pPr>
              <w:jc w:val="center"/>
              <w:rPr>
                <w:b/>
                <w:sz w:val="24"/>
                <w:szCs w:val="24"/>
              </w:rPr>
            </w:pPr>
            <w:r w:rsidRPr="000132BE">
              <w:rPr>
                <w:b/>
                <w:sz w:val="24"/>
                <w:szCs w:val="24"/>
              </w:rPr>
              <w:t>0.02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3DC6D676" w14:textId="7777777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101E4A88" w14:textId="7777777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751DF8D4" w14:textId="7777777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19DFCA6A" w14:textId="7777777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699575B4" w14:textId="77777777" w:rsidR="00B15779" w:rsidRPr="00250C38" w:rsidRDefault="00B15779" w:rsidP="0002340D">
            <w:pPr>
              <w:rPr>
                <w:bCs/>
                <w:sz w:val="24"/>
                <w:szCs w:val="24"/>
              </w:rPr>
            </w:pPr>
          </w:p>
        </w:tc>
      </w:tr>
      <w:tr w:rsidR="00B15779" w14:paraId="1785613E" w14:textId="77777777" w:rsidTr="00B15779"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</w:tcPr>
          <w:p w14:paraId="72A9C349" w14:textId="1FCF500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July</w:t>
            </w:r>
          </w:p>
        </w:tc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556647DF" w14:textId="429AECBC" w:rsidR="00B15779" w:rsidRPr="000132BE" w:rsidRDefault="00B15779" w:rsidP="000132BE">
            <w:pPr>
              <w:jc w:val="center"/>
              <w:rPr>
                <w:b/>
                <w:sz w:val="24"/>
                <w:szCs w:val="24"/>
              </w:rPr>
            </w:pPr>
            <w:r w:rsidRPr="000132BE">
              <w:rPr>
                <w:b/>
                <w:sz w:val="24"/>
                <w:szCs w:val="24"/>
              </w:rPr>
              <w:t>0.02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4FE02847" w14:textId="3758736B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0.084</w:t>
            </w:r>
            <w:r w:rsidRPr="006601DA">
              <w:rPr>
                <w:sz w:val="24"/>
                <w:szCs w:val="24"/>
              </w:rPr>
              <w:t>*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657605B4" w14:textId="46AC182B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1.00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7BC5C964" w14:textId="7777777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6DCBFCF5" w14:textId="7777777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45B4381E" w14:textId="7777777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6B7F22C2" w14:textId="77777777" w:rsidR="00B15779" w:rsidRPr="00250C38" w:rsidRDefault="00B15779" w:rsidP="0002340D">
            <w:pPr>
              <w:rPr>
                <w:bCs/>
                <w:sz w:val="24"/>
                <w:szCs w:val="24"/>
              </w:rPr>
            </w:pPr>
          </w:p>
        </w:tc>
      </w:tr>
      <w:tr w:rsidR="00B15779" w14:paraId="057742E9" w14:textId="77777777" w:rsidTr="00B15779"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</w:tcPr>
          <w:p w14:paraId="12D41A8B" w14:textId="5017AF12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August</w:t>
            </w:r>
          </w:p>
        </w:tc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36F94D8F" w14:textId="23ED8FD7" w:rsidR="00B15779" w:rsidRPr="000132BE" w:rsidRDefault="00B15779" w:rsidP="000132BE">
            <w:pPr>
              <w:jc w:val="center"/>
              <w:rPr>
                <w:b/>
                <w:sz w:val="24"/>
                <w:szCs w:val="24"/>
              </w:rPr>
            </w:pPr>
            <w:r w:rsidRPr="000132BE">
              <w:rPr>
                <w:b/>
                <w:sz w:val="24"/>
                <w:szCs w:val="24"/>
              </w:rPr>
              <w:t>0.02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1521424A" w14:textId="67EE1EC1" w:rsidR="00B15779" w:rsidRPr="000132BE" w:rsidRDefault="00B15779" w:rsidP="000132BE">
            <w:pPr>
              <w:jc w:val="center"/>
              <w:rPr>
                <w:b/>
                <w:sz w:val="24"/>
                <w:szCs w:val="24"/>
              </w:rPr>
            </w:pPr>
            <w:r w:rsidRPr="000132BE">
              <w:rPr>
                <w:b/>
                <w:sz w:val="24"/>
                <w:szCs w:val="24"/>
              </w:rPr>
              <w:t>0.02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37F8D478" w14:textId="10DACE99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0.056</w:t>
            </w:r>
            <w:r w:rsidRPr="006601DA">
              <w:rPr>
                <w:sz w:val="24"/>
                <w:szCs w:val="24"/>
              </w:rPr>
              <w:t>*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FBD349" w14:textId="1B2E994C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0.252</w:t>
            </w: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5AE59399" w14:textId="7777777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345C4CFE" w14:textId="7777777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558C090C" w14:textId="77777777" w:rsidR="00B15779" w:rsidRPr="00250C38" w:rsidRDefault="00B15779" w:rsidP="0002340D">
            <w:pPr>
              <w:rPr>
                <w:bCs/>
                <w:sz w:val="24"/>
                <w:szCs w:val="24"/>
              </w:rPr>
            </w:pPr>
          </w:p>
        </w:tc>
      </w:tr>
      <w:tr w:rsidR="00B15779" w14:paraId="08637F8E" w14:textId="77777777" w:rsidTr="00B15779"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</w:tcPr>
          <w:p w14:paraId="0F01601F" w14:textId="2FD6BBB9" w:rsidR="00B15779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September</w:t>
            </w:r>
          </w:p>
        </w:tc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724EDBBD" w14:textId="0AA469AC" w:rsidR="00B15779" w:rsidRPr="000132BE" w:rsidRDefault="00B15779" w:rsidP="000132BE">
            <w:pPr>
              <w:jc w:val="center"/>
              <w:rPr>
                <w:b/>
                <w:sz w:val="24"/>
                <w:szCs w:val="24"/>
              </w:rPr>
            </w:pPr>
            <w:r w:rsidRPr="000132BE">
              <w:rPr>
                <w:b/>
                <w:sz w:val="24"/>
                <w:szCs w:val="24"/>
              </w:rPr>
              <w:t>0.02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5650DEB7" w14:textId="5351F0D9" w:rsidR="00B15779" w:rsidRPr="000132BE" w:rsidRDefault="00B15779" w:rsidP="000132BE">
            <w:pPr>
              <w:jc w:val="center"/>
              <w:rPr>
                <w:b/>
                <w:sz w:val="24"/>
                <w:szCs w:val="24"/>
              </w:rPr>
            </w:pPr>
            <w:r w:rsidRPr="000132BE">
              <w:rPr>
                <w:b/>
                <w:sz w:val="24"/>
                <w:szCs w:val="24"/>
              </w:rPr>
              <w:t>0.02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777CF276" w14:textId="4BE7A8C6" w:rsidR="00B15779" w:rsidRPr="000132BE" w:rsidRDefault="00B15779" w:rsidP="000132BE">
            <w:pPr>
              <w:jc w:val="center"/>
              <w:rPr>
                <w:b/>
                <w:sz w:val="24"/>
                <w:szCs w:val="24"/>
              </w:rPr>
            </w:pPr>
            <w:r w:rsidRPr="000132BE">
              <w:rPr>
                <w:b/>
                <w:sz w:val="24"/>
                <w:szCs w:val="24"/>
              </w:rPr>
              <w:t>0.02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0F6E8CDC" w14:textId="6F261C6A" w:rsidR="00B15779" w:rsidRPr="000132BE" w:rsidRDefault="00B15779" w:rsidP="000132BE">
            <w:pPr>
              <w:jc w:val="center"/>
              <w:rPr>
                <w:b/>
                <w:sz w:val="24"/>
                <w:szCs w:val="24"/>
              </w:rPr>
            </w:pPr>
            <w:r w:rsidRPr="000132BE">
              <w:rPr>
                <w:b/>
                <w:sz w:val="24"/>
                <w:szCs w:val="24"/>
              </w:rPr>
              <w:t>0.028</w:t>
            </w: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F1E8E4B" w14:textId="5F67183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0.056</w:t>
            </w:r>
            <w:r w:rsidRPr="006601DA">
              <w:rPr>
                <w:sz w:val="24"/>
                <w:szCs w:val="24"/>
              </w:rPr>
              <w:t>*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724599D3" w14:textId="77777777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63579608" w14:textId="77777777" w:rsidR="00B15779" w:rsidRPr="00250C38" w:rsidRDefault="00B15779" w:rsidP="0002340D">
            <w:pPr>
              <w:rPr>
                <w:bCs/>
                <w:sz w:val="24"/>
                <w:szCs w:val="24"/>
              </w:rPr>
            </w:pPr>
          </w:p>
        </w:tc>
      </w:tr>
      <w:tr w:rsidR="00B15779" w14:paraId="7A389495" w14:textId="77777777" w:rsidTr="00B15779">
        <w:tc>
          <w:tcPr>
            <w:tcW w:w="133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C0C6352" w14:textId="3A93DBF1" w:rsidR="00B15779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October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86B8B96" w14:textId="7C0F86C2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0.056</w:t>
            </w:r>
            <w:r w:rsidRPr="006601DA">
              <w:rPr>
                <w:sz w:val="24"/>
                <w:szCs w:val="24"/>
              </w:rPr>
              <w:t>*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0D6E982" w14:textId="2B969AE5" w:rsidR="00B15779" w:rsidRPr="00250C38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0.056</w:t>
            </w:r>
            <w:r w:rsidRPr="006601DA">
              <w:rPr>
                <w:sz w:val="24"/>
                <w:szCs w:val="24"/>
              </w:rPr>
              <w:t>*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FC90F58" w14:textId="6250536D" w:rsidR="00B15779" w:rsidRPr="000132BE" w:rsidRDefault="00B15779" w:rsidP="000132BE">
            <w:pPr>
              <w:jc w:val="center"/>
              <w:rPr>
                <w:b/>
                <w:sz w:val="24"/>
                <w:szCs w:val="24"/>
              </w:rPr>
            </w:pPr>
            <w:r w:rsidRPr="000132BE">
              <w:rPr>
                <w:b/>
                <w:sz w:val="24"/>
                <w:szCs w:val="24"/>
              </w:rPr>
              <w:t>0.028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F5E8B1F" w14:textId="2F271D1C" w:rsidR="00B15779" w:rsidRPr="000132BE" w:rsidRDefault="00B15779" w:rsidP="000132BE">
            <w:pPr>
              <w:jc w:val="center"/>
              <w:rPr>
                <w:b/>
                <w:sz w:val="24"/>
                <w:szCs w:val="24"/>
              </w:rPr>
            </w:pPr>
            <w:r w:rsidRPr="000132BE">
              <w:rPr>
                <w:b/>
                <w:sz w:val="24"/>
                <w:szCs w:val="24"/>
              </w:rPr>
              <w:t>0.028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90BEA2C" w14:textId="5F1EE8B9" w:rsidR="00B15779" w:rsidRPr="000132BE" w:rsidRDefault="00B15779" w:rsidP="000132BE">
            <w:pPr>
              <w:jc w:val="center"/>
              <w:rPr>
                <w:b/>
                <w:sz w:val="24"/>
                <w:szCs w:val="24"/>
              </w:rPr>
            </w:pPr>
            <w:r w:rsidRPr="000132BE">
              <w:rPr>
                <w:b/>
                <w:sz w:val="24"/>
                <w:szCs w:val="24"/>
              </w:rPr>
              <w:t>0.02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9235F85" w14:textId="30E28E41" w:rsidR="00B15779" w:rsidRPr="00296D73" w:rsidRDefault="00B15779" w:rsidP="000132BE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1.000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000000" w:themeFill="text1"/>
          </w:tcPr>
          <w:p w14:paraId="19240C56" w14:textId="77777777" w:rsidR="00B15779" w:rsidRPr="00250C38" w:rsidRDefault="00B15779" w:rsidP="0002340D">
            <w:pPr>
              <w:rPr>
                <w:bCs/>
                <w:sz w:val="24"/>
                <w:szCs w:val="24"/>
              </w:rPr>
            </w:pPr>
          </w:p>
        </w:tc>
      </w:tr>
      <w:tr w:rsidR="00B15779" w14:paraId="03E18485" w14:textId="77777777" w:rsidTr="00BA5A71">
        <w:tc>
          <w:tcPr>
            <w:tcW w:w="9530" w:type="dxa"/>
            <w:gridSpan w:val="8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3D3EABF" w14:textId="72921FA7" w:rsidR="00B15779" w:rsidRDefault="00B15779" w:rsidP="00B15779">
            <w:pPr>
              <w:jc w:val="center"/>
              <w:rPr>
                <w:bCs/>
                <w:sz w:val="24"/>
                <w:szCs w:val="24"/>
              </w:rPr>
            </w:pPr>
            <w:r w:rsidRPr="002D2828">
              <w:rPr>
                <w:b/>
                <w:sz w:val="24"/>
                <w:szCs w:val="24"/>
              </w:rPr>
              <w:t xml:space="preserve">(B) </w:t>
            </w:r>
            <w:r w:rsidRPr="000132BE">
              <w:rPr>
                <w:b/>
                <w:sz w:val="24"/>
                <w:szCs w:val="24"/>
              </w:rPr>
              <w:t>Terrestrial Insects</w:t>
            </w:r>
          </w:p>
        </w:tc>
      </w:tr>
      <w:tr w:rsidR="00B15779" w14:paraId="058B6F85" w14:textId="77777777" w:rsidTr="00B15779">
        <w:tc>
          <w:tcPr>
            <w:tcW w:w="133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B5DF1F0" w14:textId="77777777" w:rsidR="00B15779" w:rsidRDefault="00B15779" w:rsidP="00296D73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E31EA3C" w14:textId="41405F3C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April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BF3EF83" w14:textId="5D925B3C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May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8386E33" w14:textId="52C2EFDA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June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7E86CCC" w14:textId="1B785CFB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July</w:t>
            </w:r>
          </w:p>
        </w:tc>
        <w:tc>
          <w:tcPr>
            <w:tcW w:w="108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AA2B8E2" w14:textId="7393DA67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August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F9B89B9" w14:textId="0A2E9DBA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September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CFF4CF4" w14:textId="3965A93C" w:rsidR="00B15779" w:rsidRPr="00250C38" w:rsidRDefault="00B15779" w:rsidP="00296D73">
            <w:pPr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October</w:t>
            </w:r>
          </w:p>
        </w:tc>
      </w:tr>
      <w:tr w:rsidR="00B15779" w14:paraId="791E1C07" w14:textId="77777777" w:rsidTr="00B15779"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</w:tcPr>
          <w:p w14:paraId="633C6F41" w14:textId="3F0D752C" w:rsidR="00B15779" w:rsidRDefault="00B15779" w:rsidP="00296D73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April</w:t>
            </w:r>
          </w:p>
        </w:tc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278D6585" w14:textId="77777777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767C642C" w14:textId="77777777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1D1BE96B" w14:textId="77777777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52D6640B" w14:textId="77777777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05C8E05A" w14:textId="77777777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065394D2" w14:textId="77777777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4F80F1A3" w14:textId="77777777" w:rsidR="00B15779" w:rsidRPr="00250C38" w:rsidRDefault="00B15779" w:rsidP="00296D73">
            <w:pPr>
              <w:rPr>
                <w:bCs/>
                <w:sz w:val="24"/>
                <w:szCs w:val="24"/>
              </w:rPr>
            </w:pPr>
          </w:p>
        </w:tc>
      </w:tr>
      <w:tr w:rsidR="00B15779" w14:paraId="07285969" w14:textId="77777777" w:rsidTr="00B15779"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</w:tcPr>
          <w:p w14:paraId="6F30D907" w14:textId="0254E890" w:rsidR="00B15779" w:rsidRDefault="00B15779" w:rsidP="00296D73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May</w:t>
            </w:r>
          </w:p>
        </w:tc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4944F203" w14:textId="29D45743" w:rsidR="00B15779" w:rsidRPr="001011F1" w:rsidRDefault="00B15779" w:rsidP="003C64C8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1.00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750545FD" w14:textId="77777777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665AE023" w14:textId="77777777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475587D7" w14:textId="77777777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374916E0" w14:textId="77777777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09FF6C11" w14:textId="77777777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26E16FBD" w14:textId="77777777" w:rsidR="00B15779" w:rsidRPr="00250C38" w:rsidRDefault="00B15779" w:rsidP="00296D73">
            <w:pPr>
              <w:rPr>
                <w:bCs/>
                <w:sz w:val="24"/>
                <w:szCs w:val="24"/>
              </w:rPr>
            </w:pPr>
          </w:p>
        </w:tc>
      </w:tr>
      <w:tr w:rsidR="00B15779" w14:paraId="0B7870F0" w14:textId="77777777" w:rsidTr="00B15779"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</w:tcPr>
          <w:p w14:paraId="5C062961" w14:textId="0E6A8C0C" w:rsidR="00B15779" w:rsidRDefault="00B15779" w:rsidP="00296D73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June</w:t>
            </w:r>
          </w:p>
        </w:tc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69A4AF5D" w14:textId="1B883B99" w:rsidR="00B15779" w:rsidRPr="001011F1" w:rsidRDefault="00B15779" w:rsidP="003C64C8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0.37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6DE8847C" w14:textId="58E35E7A" w:rsidR="00B15779" w:rsidRPr="001011F1" w:rsidRDefault="00B15779" w:rsidP="003C64C8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0.315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0C2F7300" w14:textId="77777777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135B747C" w14:textId="77777777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36907657" w14:textId="77777777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5F18B169" w14:textId="77777777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515ADFC3" w14:textId="77777777" w:rsidR="00B15779" w:rsidRPr="00250C38" w:rsidRDefault="00B15779" w:rsidP="00296D73">
            <w:pPr>
              <w:rPr>
                <w:bCs/>
                <w:sz w:val="24"/>
                <w:szCs w:val="24"/>
              </w:rPr>
            </w:pPr>
          </w:p>
        </w:tc>
      </w:tr>
      <w:tr w:rsidR="00B15779" w14:paraId="7ED8187F" w14:textId="77777777" w:rsidTr="00B15779"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</w:tcPr>
          <w:p w14:paraId="0FF50770" w14:textId="288B5086" w:rsidR="00B15779" w:rsidRDefault="00B15779" w:rsidP="00296D73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July</w:t>
            </w:r>
          </w:p>
        </w:tc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7D56D590" w14:textId="5121CF16" w:rsidR="00B15779" w:rsidRPr="001011F1" w:rsidRDefault="00B15779" w:rsidP="003C64C8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1.00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074BEB54" w14:textId="35386834" w:rsidR="00B15779" w:rsidRPr="001011F1" w:rsidRDefault="00B15779" w:rsidP="003C64C8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1.00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068FAC4B" w14:textId="6FAB16EA" w:rsidR="00B15779" w:rsidRPr="001011F1" w:rsidRDefault="00B15779" w:rsidP="003C64C8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1.00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50D16441" w14:textId="77777777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0BFFF57F" w14:textId="77777777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7579C17B" w14:textId="77777777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5B007C4D" w14:textId="77777777" w:rsidR="00B15779" w:rsidRPr="00250C38" w:rsidRDefault="00B15779" w:rsidP="00296D73">
            <w:pPr>
              <w:rPr>
                <w:bCs/>
                <w:sz w:val="24"/>
                <w:szCs w:val="24"/>
              </w:rPr>
            </w:pPr>
          </w:p>
        </w:tc>
      </w:tr>
      <w:tr w:rsidR="00B15779" w14:paraId="52899126" w14:textId="77777777" w:rsidTr="00B15779"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</w:tcPr>
          <w:p w14:paraId="64B2CFB7" w14:textId="039CFCF3" w:rsidR="00B15779" w:rsidRDefault="00B15779" w:rsidP="00296D73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August</w:t>
            </w:r>
          </w:p>
        </w:tc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7A8C2B78" w14:textId="4F270004" w:rsidR="00B15779" w:rsidRPr="001011F1" w:rsidRDefault="00B15779" w:rsidP="003C64C8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0.105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6E6CA4FC" w14:textId="474EC76C" w:rsidR="00B15779" w:rsidRPr="001011F1" w:rsidRDefault="00B15779" w:rsidP="003C64C8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0.546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59024444" w14:textId="09586B21" w:rsidR="00B15779" w:rsidRPr="001011F1" w:rsidRDefault="00B15779" w:rsidP="003C64C8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1.00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4701D41F" w14:textId="71F5E8D7" w:rsidR="00B15779" w:rsidRPr="001011F1" w:rsidRDefault="00B15779" w:rsidP="003C64C8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1.000</w:t>
            </w: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2C3386EC" w14:textId="77777777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4FCBE785" w14:textId="77777777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5C7DC6B6" w14:textId="77777777" w:rsidR="00B15779" w:rsidRPr="00250C38" w:rsidRDefault="00B15779" w:rsidP="00296D73">
            <w:pPr>
              <w:rPr>
                <w:bCs/>
                <w:sz w:val="24"/>
                <w:szCs w:val="24"/>
              </w:rPr>
            </w:pPr>
          </w:p>
        </w:tc>
      </w:tr>
      <w:tr w:rsidR="00B15779" w14:paraId="21732B73" w14:textId="77777777" w:rsidTr="00B15779"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</w:tcPr>
          <w:p w14:paraId="226CB4BF" w14:textId="38A0A8B4" w:rsidR="00B15779" w:rsidRDefault="00B15779" w:rsidP="00296D73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September</w:t>
            </w:r>
          </w:p>
        </w:tc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31043DAA" w14:textId="4B029870" w:rsidR="00B15779" w:rsidRPr="001011F1" w:rsidRDefault="00B15779" w:rsidP="003C64C8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0.063</w:t>
            </w:r>
            <w:r w:rsidRPr="006601DA">
              <w:rPr>
                <w:sz w:val="24"/>
                <w:szCs w:val="24"/>
              </w:rPr>
              <w:t>*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0ABE679F" w14:textId="40749AF6" w:rsidR="00B15779" w:rsidRPr="001011F1" w:rsidRDefault="00B15779" w:rsidP="003C64C8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0.105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4599EF77" w14:textId="048A03D3" w:rsidR="00B15779" w:rsidRPr="001011F1" w:rsidRDefault="00B15779" w:rsidP="003C64C8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1.00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3D84849E" w14:textId="1D9EDC79" w:rsidR="00B15779" w:rsidRPr="001011F1" w:rsidRDefault="00B15779" w:rsidP="003C64C8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1.000</w:t>
            </w: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</w:tcPr>
          <w:p w14:paraId="1FE079D1" w14:textId="45253228" w:rsidR="00B15779" w:rsidRPr="001011F1" w:rsidRDefault="00B15779" w:rsidP="003C64C8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0.77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01AE074B" w14:textId="77777777" w:rsidR="00B15779" w:rsidRPr="00296D73" w:rsidRDefault="00B15779" w:rsidP="00296D73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0C5A7CD9" w14:textId="77777777" w:rsidR="00B15779" w:rsidRPr="00250C38" w:rsidRDefault="00B15779" w:rsidP="00296D73">
            <w:pPr>
              <w:rPr>
                <w:bCs/>
                <w:sz w:val="24"/>
                <w:szCs w:val="24"/>
              </w:rPr>
            </w:pPr>
          </w:p>
        </w:tc>
      </w:tr>
      <w:tr w:rsidR="00B15779" w14:paraId="4CA6A5F3" w14:textId="77777777" w:rsidTr="00B15779"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</w:tcPr>
          <w:p w14:paraId="385E917B" w14:textId="0674E499" w:rsidR="00B15779" w:rsidRDefault="00B15779" w:rsidP="00296D73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October</w:t>
            </w:r>
          </w:p>
        </w:tc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5DAF8D79" w14:textId="1EB203A9" w:rsidR="00B15779" w:rsidRPr="001011F1" w:rsidRDefault="00B15779" w:rsidP="003C64C8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1.00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32D34714" w14:textId="63A6A654" w:rsidR="00B15779" w:rsidRPr="001011F1" w:rsidRDefault="00B15779" w:rsidP="003C64C8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1.00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6E5AA839" w14:textId="0293BB0D" w:rsidR="00B15779" w:rsidRPr="001011F1" w:rsidRDefault="00B15779" w:rsidP="003C64C8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1.00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26F48A5F" w14:textId="25D628EB" w:rsidR="00B15779" w:rsidRPr="001011F1" w:rsidRDefault="00B15779" w:rsidP="003C64C8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1.000</w:t>
            </w: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</w:tcPr>
          <w:p w14:paraId="0E6D1523" w14:textId="4612C36D" w:rsidR="00B15779" w:rsidRPr="001011F1" w:rsidRDefault="00B15779" w:rsidP="003C64C8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1.0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09D0A327" w14:textId="60CACFCB" w:rsidR="00B15779" w:rsidRPr="001011F1" w:rsidRDefault="00B15779" w:rsidP="003C64C8">
            <w:pPr>
              <w:jc w:val="center"/>
              <w:rPr>
                <w:bCs/>
                <w:sz w:val="24"/>
                <w:szCs w:val="24"/>
              </w:rPr>
            </w:pPr>
            <w:r w:rsidRPr="000132BE">
              <w:rPr>
                <w:bCs/>
                <w:sz w:val="24"/>
                <w:szCs w:val="24"/>
              </w:rPr>
              <w:t>0.861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000000" w:themeFill="text1"/>
          </w:tcPr>
          <w:p w14:paraId="240FD4EE" w14:textId="77777777" w:rsidR="00B15779" w:rsidRPr="00250C38" w:rsidRDefault="00B15779" w:rsidP="00296D73">
            <w:pPr>
              <w:rPr>
                <w:bCs/>
                <w:sz w:val="24"/>
                <w:szCs w:val="24"/>
              </w:rPr>
            </w:pPr>
          </w:p>
        </w:tc>
      </w:tr>
    </w:tbl>
    <w:p w14:paraId="7DE40C45" w14:textId="77777777" w:rsidR="006F0A5C" w:rsidRDefault="006F0A5C">
      <w:pPr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14:paraId="0A2A26DF" w14:textId="03C3EA97" w:rsidR="000132BE" w:rsidRDefault="000132BE" w:rsidP="000132BE">
      <w:pPr>
        <w:tabs>
          <w:tab w:val="left" w:pos="7938"/>
        </w:tabs>
        <w:spacing w:before="120" w:after="240" w:line="240" w:lineRule="auto"/>
        <w:rPr>
          <w:sz w:val="24"/>
          <w:szCs w:val="24"/>
        </w:rPr>
      </w:pPr>
      <w:r w:rsidRPr="000132BE">
        <w:rPr>
          <w:rFonts w:asciiTheme="majorHAnsi" w:hAnsiTheme="majorHAnsi" w:cstheme="majorHAnsi"/>
          <w:b/>
          <w:bCs/>
          <w:sz w:val="24"/>
          <w:szCs w:val="24"/>
        </w:rPr>
        <w:lastRenderedPageBreak/>
        <w:t xml:space="preserve">Table </w:t>
      </w:r>
      <w:r>
        <w:rPr>
          <w:rFonts w:asciiTheme="majorHAnsi" w:hAnsiTheme="majorHAnsi" w:cstheme="majorHAnsi"/>
          <w:b/>
          <w:bCs/>
          <w:sz w:val="24"/>
          <w:szCs w:val="24"/>
        </w:rPr>
        <w:t>4</w:t>
      </w:r>
      <w:r>
        <w:rPr>
          <w:rFonts w:asciiTheme="majorHAnsi" w:hAnsiTheme="majorHAnsi" w:cstheme="majorHAnsi"/>
          <w:sz w:val="24"/>
          <w:szCs w:val="24"/>
        </w:rPr>
        <w:t xml:space="preserve">: </w:t>
      </w:r>
      <w:r w:rsidRPr="004A6E85">
        <w:rPr>
          <w:rFonts w:ascii="Times New Roman" w:hAnsi="Times New Roman" w:cs="Times New Roman"/>
          <w:sz w:val="24"/>
          <w:szCs w:val="24"/>
        </w:rPr>
        <w:t xml:space="preserve">Similarity percentages (SIMPER) analysis of the fatty acid profile (%) of </w:t>
      </w:r>
      <w:r>
        <w:rPr>
          <w:rFonts w:ascii="Times New Roman" w:hAnsi="Times New Roman" w:cs="Times New Roman"/>
          <w:sz w:val="24"/>
          <w:szCs w:val="24"/>
        </w:rPr>
        <w:t xml:space="preserve">(A) </w:t>
      </w:r>
      <w:r w:rsidRPr="004A6E85">
        <w:rPr>
          <w:rFonts w:ascii="Times New Roman" w:hAnsi="Times New Roman" w:cs="Times New Roman"/>
          <w:sz w:val="24"/>
          <w:szCs w:val="24"/>
        </w:rPr>
        <w:t xml:space="preserve">aquatic and </w:t>
      </w:r>
      <w:r>
        <w:rPr>
          <w:rFonts w:ascii="Times New Roman" w:hAnsi="Times New Roman" w:cs="Times New Roman"/>
          <w:sz w:val="24"/>
          <w:szCs w:val="24"/>
        </w:rPr>
        <w:t xml:space="preserve">(B) </w:t>
      </w:r>
      <w:r w:rsidRPr="004A6E85">
        <w:rPr>
          <w:rFonts w:ascii="Times New Roman" w:hAnsi="Times New Roman" w:cs="Times New Roman"/>
          <w:sz w:val="24"/>
          <w:szCs w:val="24"/>
        </w:rPr>
        <w:t xml:space="preserve">terrestrial insects for each </w:t>
      </w:r>
      <w:r>
        <w:rPr>
          <w:rFonts w:ascii="Times New Roman" w:hAnsi="Times New Roman" w:cs="Times New Roman"/>
          <w:sz w:val="24"/>
          <w:szCs w:val="24"/>
        </w:rPr>
        <w:t xml:space="preserve">comparison of </w:t>
      </w:r>
      <w:r w:rsidRPr="004A6E85">
        <w:rPr>
          <w:rFonts w:ascii="Times New Roman" w:hAnsi="Times New Roman" w:cs="Times New Roman"/>
          <w:sz w:val="24"/>
          <w:szCs w:val="24"/>
        </w:rPr>
        <w:t xml:space="preserve">sampling </w:t>
      </w:r>
      <w:r>
        <w:rPr>
          <w:rFonts w:ascii="Times New Roman" w:hAnsi="Times New Roman" w:cs="Times New Roman"/>
          <w:sz w:val="24"/>
          <w:szCs w:val="24"/>
        </w:rPr>
        <w:t>season (spring:</w:t>
      </w:r>
      <w:r w:rsidR="00BE137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pril, May; summer: June, July, August; autumn: September, October</w:t>
      </w:r>
      <w:r w:rsidRPr="004A6E85">
        <w:rPr>
          <w:rFonts w:ascii="Times New Roman" w:hAnsi="Times New Roman" w:cs="Times New Roman"/>
          <w:sz w:val="24"/>
          <w:szCs w:val="24"/>
        </w:rPr>
        <w:t xml:space="preserve">). Fatty acids are listed for </w:t>
      </w:r>
      <w:r>
        <w:rPr>
          <w:rFonts w:ascii="Times New Roman" w:hAnsi="Times New Roman" w:cs="Times New Roman"/>
          <w:sz w:val="24"/>
          <w:szCs w:val="24"/>
        </w:rPr>
        <w:t>each comparison</w:t>
      </w:r>
      <w:r w:rsidRPr="004A6E85">
        <w:rPr>
          <w:rFonts w:ascii="Times New Roman" w:hAnsi="Times New Roman" w:cs="Times New Roman"/>
          <w:sz w:val="24"/>
          <w:szCs w:val="24"/>
        </w:rPr>
        <w:t xml:space="preserve"> in descending order of their contribution to the dissimilarity between the groups. P values are calculated from 1,000 permutations. </w:t>
      </w:r>
      <w:r w:rsidRPr="004A6E85">
        <w:rPr>
          <w:sz w:val="24"/>
          <w:szCs w:val="24"/>
        </w:rPr>
        <w:t>Bold contribution values represent those that were statistically significant (p &lt; 0.05); a “</w:t>
      </w:r>
      <w:r w:rsidRPr="006601DA">
        <w:rPr>
          <w:sz w:val="24"/>
          <w:szCs w:val="24"/>
        </w:rPr>
        <w:t>*</w:t>
      </w:r>
      <w:r w:rsidRPr="004A6E85">
        <w:rPr>
          <w:sz w:val="24"/>
          <w:szCs w:val="24"/>
        </w:rPr>
        <w:t xml:space="preserve">” mark refers to marginally significant values. The </w:t>
      </w:r>
      <w:r>
        <w:rPr>
          <w:sz w:val="24"/>
          <w:szCs w:val="24"/>
        </w:rPr>
        <w:t xml:space="preserve">coeluting </w:t>
      </w:r>
      <w:r w:rsidRPr="004A6E85">
        <w:rPr>
          <w:sz w:val="24"/>
          <w:szCs w:val="24"/>
        </w:rPr>
        <w:t>fatty acid</w:t>
      </w:r>
      <w:r>
        <w:rPr>
          <w:sz w:val="24"/>
          <w:szCs w:val="24"/>
        </w:rPr>
        <w:t>s</w:t>
      </w:r>
      <w:r w:rsidRPr="004A6E85">
        <w:rPr>
          <w:sz w:val="24"/>
          <w:szCs w:val="24"/>
        </w:rPr>
        <w:t xml:space="preserve"> 18:1n-9</w:t>
      </w:r>
      <w:r>
        <w:rPr>
          <w:sz w:val="24"/>
          <w:szCs w:val="24"/>
        </w:rPr>
        <w:t xml:space="preserve"> and </w:t>
      </w:r>
      <w:r w:rsidRPr="004A6E85">
        <w:rPr>
          <w:sz w:val="24"/>
          <w:szCs w:val="24"/>
        </w:rPr>
        <w:t>18:1</w:t>
      </w:r>
      <w:r>
        <w:rPr>
          <w:sz w:val="24"/>
          <w:szCs w:val="24"/>
        </w:rPr>
        <w:t>n</w:t>
      </w:r>
      <w:r w:rsidRPr="004A6E85">
        <w:rPr>
          <w:sz w:val="24"/>
          <w:szCs w:val="24"/>
        </w:rPr>
        <w:t xml:space="preserve">-12 </w:t>
      </w:r>
      <w:r>
        <w:rPr>
          <w:sz w:val="24"/>
          <w:szCs w:val="24"/>
        </w:rPr>
        <w:t xml:space="preserve">are collectively labelled as </w:t>
      </w:r>
      <w:r w:rsidRPr="004A6E85">
        <w:rPr>
          <w:sz w:val="24"/>
          <w:szCs w:val="24"/>
        </w:rPr>
        <w:t>18:1.</w:t>
      </w:r>
    </w:p>
    <w:p w14:paraId="7304CCBC" w14:textId="43B03DC5" w:rsidR="00614D1F" w:rsidRPr="00054AE1" w:rsidRDefault="00614D1F" w:rsidP="00054AE1">
      <w:pPr>
        <w:rPr>
          <w:sz w:val="24"/>
          <w:szCs w:val="24"/>
        </w:rPr>
        <w:sectPr w:rsidR="00614D1F" w:rsidRPr="00054AE1" w:rsidSect="00C826D3">
          <w:type w:val="continuous"/>
          <w:pgSz w:w="12240" w:h="15840" w:code="1"/>
          <w:pgMar w:top="1418" w:right="1418" w:bottom="1134" w:left="1418" w:header="709" w:footer="709" w:gutter="0"/>
          <w:cols w:space="708"/>
          <w:docGrid w:linePitch="360"/>
        </w:sectPr>
      </w:pPr>
    </w:p>
    <w:tbl>
      <w:tblPr>
        <w:tblStyle w:val="TableGrid"/>
        <w:tblW w:w="12261" w:type="dxa"/>
        <w:tblInd w:w="704" w:type="dxa"/>
        <w:tblLook w:val="04A0" w:firstRow="1" w:lastRow="0" w:firstColumn="1" w:lastColumn="0" w:noHBand="0" w:noVBand="1"/>
      </w:tblPr>
      <w:tblGrid>
        <w:gridCol w:w="1452"/>
        <w:gridCol w:w="565"/>
        <w:gridCol w:w="1447"/>
        <w:gridCol w:w="601"/>
        <w:gridCol w:w="1450"/>
        <w:gridCol w:w="601"/>
        <w:gridCol w:w="1446"/>
        <w:gridCol w:w="601"/>
        <w:gridCol w:w="1446"/>
        <w:gridCol w:w="601"/>
        <w:gridCol w:w="1450"/>
        <w:gridCol w:w="601"/>
      </w:tblGrid>
      <w:tr w:rsidR="00113945" w:rsidRPr="004A6E85" w14:paraId="188102C3" w14:textId="77777777" w:rsidTr="00FB0D88">
        <w:tc>
          <w:tcPr>
            <w:tcW w:w="6116" w:type="dxa"/>
            <w:gridSpan w:val="6"/>
            <w:tcBorders>
              <w:bottom w:val="nil"/>
              <w:right w:val="single" w:sz="4" w:space="0" w:color="auto"/>
            </w:tcBorders>
            <w:vAlign w:val="center"/>
          </w:tcPr>
          <w:p w14:paraId="69C89C1E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</w:pPr>
            <w:r w:rsidRPr="00C66EB8"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  <w:lastRenderedPageBreak/>
              <w:t>Aquatic</w:t>
            </w:r>
          </w:p>
        </w:tc>
        <w:tc>
          <w:tcPr>
            <w:tcW w:w="6145" w:type="dxa"/>
            <w:gridSpan w:val="6"/>
            <w:tcBorders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01A0D8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</w:pPr>
            <w:r w:rsidRPr="00C66EB8"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  <w:t>Terrestrial</w:t>
            </w:r>
          </w:p>
        </w:tc>
      </w:tr>
      <w:tr w:rsidR="00113945" w:rsidRPr="004A6E85" w14:paraId="453845FE" w14:textId="77777777" w:rsidTr="00FB0D88">
        <w:tc>
          <w:tcPr>
            <w:tcW w:w="2017" w:type="dxa"/>
            <w:gridSpan w:val="2"/>
            <w:tcBorders>
              <w:bottom w:val="nil"/>
              <w:right w:val="nil"/>
            </w:tcBorders>
            <w:vAlign w:val="center"/>
          </w:tcPr>
          <w:p w14:paraId="0FF3337B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</w:pPr>
            <w:proofErr w:type="spellStart"/>
            <w:r w:rsidRPr="00C66EB8"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  <w:t>Spring:Summer</w:t>
            </w:r>
            <w:proofErr w:type="spellEnd"/>
          </w:p>
        </w:tc>
        <w:tc>
          <w:tcPr>
            <w:tcW w:w="2048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000AA30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</w:pPr>
            <w:proofErr w:type="spellStart"/>
            <w:r w:rsidRPr="00C66EB8"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  <w:t>Spring:Autumn</w:t>
            </w:r>
            <w:proofErr w:type="spellEnd"/>
          </w:p>
        </w:tc>
        <w:tc>
          <w:tcPr>
            <w:tcW w:w="2051" w:type="dxa"/>
            <w:gridSpan w:val="2"/>
            <w:tcBorders>
              <w:left w:val="nil"/>
              <w:bottom w:val="nil"/>
              <w:right w:val="single" w:sz="4" w:space="0" w:color="auto"/>
            </w:tcBorders>
            <w:vAlign w:val="center"/>
          </w:tcPr>
          <w:p w14:paraId="331CA62C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</w:pPr>
            <w:proofErr w:type="spellStart"/>
            <w:r w:rsidRPr="00C66EB8"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  <w:t>Summer:Autum</w:t>
            </w:r>
            <w:proofErr w:type="spellEnd"/>
          </w:p>
        </w:tc>
        <w:tc>
          <w:tcPr>
            <w:tcW w:w="2047" w:type="dxa"/>
            <w:gridSpan w:val="2"/>
            <w:tcBorders>
              <w:left w:val="single" w:sz="4" w:space="0" w:color="auto"/>
              <w:bottom w:val="nil"/>
              <w:right w:val="nil"/>
            </w:tcBorders>
            <w:vAlign w:val="center"/>
          </w:tcPr>
          <w:p w14:paraId="6D1FB808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</w:pPr>
            <w:proofErr w:type="spellStart"/>
            <w:r w:rsidRPr="00C66EB8"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  <w:t>Spring:Summer</w:t>
            </w:r>
            <w:proofErr w:type="spellEnd"/>
          </w:p>
        </w:tc>
        <w:tc>
          <w:tcPr>
            <w:tcW w:w="2047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74E3EE68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</w:pPr>
            <w:proofErr w:type="spellStart"/>
            <w:r w:rsidRPr="00C66EB8"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  <w:t>Spring:Autumn</w:t>
            </w:r>
            <w:proofErr w:type="spellEnd"/>
          </w:p>
        </w:tc>
        <w:tc>
          <w:tcPr>
            <w:tcW w:w="2051" w:type="dxa"/>
            <w:gridSpan w:val="2"/>
            <w:tcBorders>
              <w:left w:val="nil"/>
              <w:bottom w:val="nil"/>
              <w:right w:val="single" w:sz="4" w:space="0" w:color="auto"/>
            </w:tcBorders>
            <w:vAlign w:val="center"/>
          </w:tcPr>
          <w:p w14:paraId="673E146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</w:pPr>
            <w:proofErr w:type="spellStart"/>
            <w:r w:rsidRPr="00C66EB8"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  <w:t>Summer:Autum</w:t>
            </w:r>
            <w:proofErr w:type="spellEnd"/>
          </w:p>
        </w:tc>
      </w:tr>
      <w:tr w:rsidR="00113945" w:rsidRPr="004A6E85" w14:paraId="75D9A4A2" w14:textId="77777777" w:rsidTr="00FB0D88">
        <w:tc>
          <w:tcPr>
            <w:tcW w:w="1452" w:type="dxa"/>
            <w:tcBorders>
              <w:bottom w:val="nil"/>
              <w:right w:val="nil"/>
            </w:tcBorders>
            <w:vAlign w:val="bottom"/>
          </w:tcPr>
          <w:p w14:paraId="503A355C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16:1</w:t>
            </w:r>
          </w:p>
        </w:tc>
        <w:tc>
          <w:tcPr>
            <w:tcW w:w="565" w:type="dxa"/>
            <w:tcBorders>
              <w:left w:val="nil"/>
              <w:bottom w:val="nil"/>
              <w:right w:val="nil"/>
            </w:tcBorders>
          </w:tcPr>
          <w:p w14:paraId="641DD81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8.1</w:t>
            </w:r>
          </w:p>
        </w:tc>
        <w:tc>
          <w:tcPr>
            <w:tcW w:w="1447" w:type="dxa"/>
            <w:tcBorders>
              <w:left w:val="nil"/>
              <w:bottom w:val="nil"/>
              <w:right w:val="nil"/>
            </w:tcBorders>
          </w:tcPr>
          <w:p w14:paraId="67F904F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EPA</w:t>
            </w:r>
          </w:p>
        </w:tc>
        <w:tc>
          <w:tcPr>
            <w:tcW w:w="601" w:type="dxa"/>
            <w:tcBorders>
              <w:left w:val="nil"/>
              <w:bottom w:val="nil"/>
              <w:right w:val="nil"/>
            </w:tcBorders>
          </w:tcPr>
          <w:p w14:paraId="57403A3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10.4</w:t>
            </w:r>
          </w:p>
        </w:tc>
        <w:tc>
          <w:tcPr>
            <w:tcW w:w="1450" w:type="dxa"/>
            <w:tcBorders>
              <w:left w:val="nil"/>
              <w:bottom w:val="nil"/>
              <w:right w:val="nil"/>
            </w:tcBorders>
          </w:tcPr>
          <w:p w14:paraId="5605480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EPA</w:t>
            </w:r>
          </w:p>
        </w:tc>
        <w:tc>
          <w:tcPr>
            <w:tcW w:w="601" w:type="dxa"/>
            <w:tcBorders>
              <w:left w:val="nil"/>
              <w:bottom w:val="nil"/>
              <w:right w:val="single" w:sz="4" w:space="0" w:color="auto"/>
            </w:tcBorders>
          </w:tcPr>
          <w:p w14:paraId="23AA549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9.9</w:t>
            </w:r>
          </w:p>
        </w:tc>
        <w:tc>
          <w:tcPr>
            <w:tcW w:w="1446" w:type="dxa"/>
            <w:tcBorders>
              <w:left w:val="single" w:sz="4" w:space="0" w:color="auto"/>
              <w:bottom w:val="nil"/>
              <w:right w:val="nil"/>
            </w:tcBorders>
          </w:tcPr>
          <w:p w14:paraId="587D243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ALA</w:t>
            </w:r>
          </w:p>
        </w:tc>
        <w:tc>
          <w:tcPr>
            <w:tcW w:w="601" w:type="dxa"/>
            <w:tcBorders>
              <w:left w:val="nil"/>
              <w:bottom w:val="nil"/>
              <w:right w:val="nil"/>
            </w:tcBorders>
          </w:tcPr>
          <w:p w14:paraId="53E229C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11.7</w:t>
            </w:r>
          </w:p>
        </w:tc>
        <w:tc>
          <w:tcPr>
            <w:tcW w:w="1446" w:type="dxa"/>
            <w:tcBorders>
              <w:left w:val="nil"/>
              <w:bottom w:val="nil"/>
              <w:right w:val="nil"/>
            </w:tcBorders>
          </w:tcPr>
          <w:p w14:paraId="2669265C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ALA</w:t>
            </w:r>
          </w:p>
        </w:tc>
        <w:tc>
          <w:tcPr>
            <w:tcW w:w="601" w:type="dxa"/>
            <w:tcBorders>
              <w:left w:val="nil"/>
              <w:bottom w:val="nil"/>
              <w:right w:val="nil"/>
            </w:tcBorders>
          </w:tcPr>
          <w:p w14:paraId="2AF16F5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11.5</w:t>
            </w:r>
          </w:p>
        </w:tc>
        <w:tc>
          <w:tcPr>
            <w:tcW w:w="1450" w:type="dxa"/>
            <w:tcBorders>
              <w:left w:val="nil"/>
              <w:bottom w:val="nil"/>
              <w:right w:val="nil"/>
            </w:tcBorders>
          </w:tcPr>
          <w:p w14:paraId="0B482C6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ALA</w:t>
            </w:r>
          </w:p>
        </w:tc>
        <w:tc>
          <w:tcPr>
            <w:tcW w:w="601" w:type="dxa"/>
            <w:tcBorders>
              <w:left w:val="nil"/>
              <w:bottom w:val="nil"/>
              <w:right w:val="single" w:sz="4" w:space="0" w:color="auto"/>
            </w:tcBorders>
          </w:tcPr>
          <w:p w14:paraId="6ADB3052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12.4</w:t>
            </w:r>
          </w:p>
        </w:tc>
      </w:tr>
      <w:tr w:rsidR="00113945" w:rsidRPr="004A6E85" w14:paraId="01BF3E0E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398DDBF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EPA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123BF849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8.0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21B0B76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6:1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13799F33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7.9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3BDD2FC2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1n-7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F7E0337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7.5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104E116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LIN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1DFD52CA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11.3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1A5DCABB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1n-9/n-12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1B37160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11.4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2B54662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LIN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FDECF3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1.6</w:t>
            </w:r>
          </w:p>
        </w:tc>
      </w:tr>
      <w:tr w:rsidR="00113945" w:rsidRPr="004A6E85" w14:paraId="6511BBDF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20BC5BDB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18:1n-9/n-12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751C9FF3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7.0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6631116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ALA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0374A9DB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7.9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2DA4F473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ALA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C42BAF7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7.4*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170B71B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1n-9/n-12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2D1761F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10.7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7515EF5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LIN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658B8F5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11.2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360688AB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1n-9/n-12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3B5EB5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1.6</w:t>
            </w:r>
          </w:p>
        </w:tc>
      </w:tr>
      <w:tr w:rsidR="00113945" w:rsidRPr="004A6E85" w14:paraId="37D7CD95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7461495A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LIN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5347FEC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6.8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0C04EBB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1n-9/n-12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33D458EC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7.6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74643677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6:1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38A602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7.1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E987C62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6:1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2AE893DE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9.9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377D847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6:1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654E9FE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9.3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1458DA8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6:1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FC51C3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0.4</w:t>
            </w:r>
          </w:p>
        </w:tc>
      </w:tr>
      <w:tr w:rsidR="00113945" w:rsidRPr="004A6E85" w14:paraId="3BDEFEB4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6CF6AD09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ALA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4E591F4A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6.8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4C123ED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1n-7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73007EBC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7.6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750AF5F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ARA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08A244C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6.9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E9F5A4B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EPA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1257AB3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7.3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484F364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1n-7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21E1A2C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6.8*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682E582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EPA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4F7A76E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7.1</w:t>
            </w:r>
          </w:p>
        </w:tc>
      </w:tr>
      <w:tr w:rsidR="00113945" w:rsidRPr="004A6E85" w14:paraId="3BE87697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74DE0DC3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18:1n-7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05C2F1E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6.6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22C6A20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1n-7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3941C29A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7.4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2AD3574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1n-9/n-12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8C8F82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6.6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0E46EB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1n-7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76795DEA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6.8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2914D39E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EPA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1F0726B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6.6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706638C3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C9C86B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6.3</w:t>
            </w:r>
          </w:p>
        </w:tc>
      </w:tr>
      <w:tr w:rsidR="00113945" w:rsidRPr="004A6E85" w14:paraId="7999A50D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601A5878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ARA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6DC0D6B9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6.5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19FA5CF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LIN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34CD169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6.3*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3AE98FA7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LIN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D38D4DB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6.6*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84AB19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ARA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648B09F9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6.0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450A90D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ARA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41644E58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5.6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401E5A9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4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78522EC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5.7</w:t>
            </w:r>
          </w:p>
        </w:tc>
      </w:tr>
      <w:tr w:rsidR="00113945" w:rsidRPr="004A6E85" w14:paraId="6E5C9B56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165DE47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DHA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2B11EC0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6.2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69981FEE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ARA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0C0DDC6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5.5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0ACE422E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1n-7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5CD868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6.0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8ADA148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6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18113D9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5.7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6875B6E7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06F6BA53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5.6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4256C60A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6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5F836D7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5.7</w:t>
            </w:r>
          </w:p>
        </w:tc>
      </w:tr>
      <w:tr w:rsidR="00113945" w:rsidRPr="004A6E85" w14:paraId="37B76A65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71C02C2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16: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746A9C0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5.9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38F07383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6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7B8C40A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5.2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4E984ABC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DHA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377FE0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5.6*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D58B29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7EC96F6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4.6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10C49792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6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60F76FF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5.5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0F8F2BDA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ARA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2920AD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5.5</w:t>
            </w:r>
          </w:p>
        </w:tc>
      </w:tr>
      <w:tr w:rsidR="00113945" w:rsidRPr="004A6E85" w14:paraId="713178EB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127981A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18:4n-3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5A70CAA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5.5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341B255C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4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1075193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5.2*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7754D779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4n-3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CDB394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5.2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130A65E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4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526B349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4.4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75CE94B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4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112D4D3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5.0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11F6F033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1n-7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9698C2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5.3</w:t>
            </w:r>
          </w:p>
        </w:tc>
      </w:tr>
      <w:tr w:rsidR="00113945" w:rsidRPr="004A6E85" w14:paraId="09F0D195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11F8D2A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14: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11B5E6C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5.0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0A6303D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4n-3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1395F9CA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5.1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7B9C68D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4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A6ECB42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4.9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7788402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756D232E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3.1*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76EB8F79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2:2n-6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45EC0739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3.4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0ADDEFB3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2:2n-6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F415F4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4.2</w:t>
            </w:r>
          </w:p>
        </w:tc>
      </w:tr>
      <w:tr w:rsidR="00113945" w:rsidRPr="004A6E85" w14:paraId="660404EE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76A4E9D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18: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2FAAC29B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3.8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44F87978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0B58BD2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4.0*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665E0CE2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6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1213A6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4.4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32C973E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4n-3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756F540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2.6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4AF69F53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724B21D2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2.9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475D59FE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35243E8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.6</w:t>
            </w:r>
          </w:p>
        </w:tc>
      </w:tr>
      <w:tr w:rsidR="00113945" w:rsidRPr="004A6E85" w14:paraId="0BA3BCD0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433DFCA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20: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3C122C2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3.6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203457FE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3n-6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132068DE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3.6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5D63CBF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89488D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3.7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55360B9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3n-6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7AB27C42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.3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2C55F52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3n-6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78A99DEB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2.2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1E1C43A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7:1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D5BF3C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1.7</w:t>
            </w:r>
          </w:p>
        </w:tc>
      </w:tr>
      <w:tr w:rsidR="00113945" w:rsidRPr="004A6E85" w14:paraId="04F551E4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238F2EC9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18:3n-6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4702A9D7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3.5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4C3A6842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77BE8CEE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3.4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6431884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3n-6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B4736A8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3.3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608C3D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7:1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294CFB4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2.2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095077D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7:1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6F110FB2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2.1*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7C94152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4n-3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7FC4BD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1.6</w:t>
            </w:r>
          </w:p>
        </w:tc>
      </w:tr>
      <w:tr w:rsidR="00113945" w:rsidRPr="004A6E85" w14:paraId="38DD0421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52535DC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17:1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6342C11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3.2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12F56E1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5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6C8E063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3.2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1F90F78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5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7748242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3.2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BB5E8C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1n-7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3CAF1898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2.1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244F490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1n-7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10B141C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1.7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7B36080C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3n-6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2DFA58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1.6</w:t>
            </w:r>
          </w:p>
        </w:tc>
      </w:tr>
      <w:tr w:rsidR="00113945" w:rsidRPr="006C3878" w14:paraId="579BB788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11F43DA8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15: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61EE1D7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3.2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06EC2F8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7:1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2DE704D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3.2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12B2511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DDD27FB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3.2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853BF79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3n-3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0FE53F08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1.8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68AFC09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3n-3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397D3568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1.6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13769F9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4:1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8D612CA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1.3</w:t>
            </w:r>
          </w:p>
        </w:tc>
      </w:tr>
      <w:tr w:rsidR="00113945" w:rsidRPr="004A6E85" w14:paraId="1663B041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0BDCC8AE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20:1n-7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300B80B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2.9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4456E87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DHA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552014B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.5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4AC765E7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7:1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E9D3C5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rPr>
                <w:b/>
                <w:bCs/>
              </w:rPr>
              <w:t>3.2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11FAA6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2:2n-6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46D8BCA8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.1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03CA5C5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8:4n-3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0544366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1.6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24E75F3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2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B3B8B8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.0</w:t>
            </w:r>
          </w:p>
        </w:tc>
      </w:tr>
      <w:tr w:rsidR="00113945" w:rsidRPr="004A6E85" w14:paraId="57A44508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096D5FAB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20:4n-3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43FBE37C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.5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3152E703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4n-3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54752532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.1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2D20D777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4n-3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FF6C413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.5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18CCF08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1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093567C2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1.1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60DA2DBB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4:1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2D1937E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1.1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3B815727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3n-3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BF957A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0.9</w:t>
            </w:r>
          </w:p>
        </w:tc>
      </w:tr>
      <w:tr w:rsidR="00113945" w:rsidRPr="004A6E85" w14:paraId="6B7883CC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53F939EB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22:5n-3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1B2FC96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1.1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134F71BB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1n-9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69CAD492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8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2549C36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2:5n-3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9D907A7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.0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360759FA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4n-3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53138A29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1.0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2FA82588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2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60B495B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8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0ADF857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4n-3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C10CC4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9</w:t>
            </w:r>
          </w:p>
        </w:tc>
      </w:tr>
      <w:tr w:rsidR="00113945" w:rsidRPr="004A6E85" w14:paraId="2D21F525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09650D1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20:3n-6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04B304A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0.8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62C5DBA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4:1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5B88418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0.6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1545AF4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1n-9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D631B1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8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E129CA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2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3B10194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0.9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73A62FCC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3n-6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4984AD1B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8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01F1B25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1n-7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0544D3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8</w:t>
            </w:r>
          </w:p>
        </w:tc>
      </w:tr>
      <w:tr w:rsidR="00113945" w:rsidRPr="004A6E85" w14:paraId="46088A6B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0AC65A98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20:1n-9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768E3E0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0.7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49ED7C7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3n-6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36CC9B73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6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627469C9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4:1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70B2A2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5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25CBD62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3n-6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6ADA40A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0.9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51F0123A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1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01F80BC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8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23E85019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3n-6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2558629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5</w:t>
            </w:r>
          </w:p>
        </w:tc>
      </w:tr>
      <w:tr w:rsidR="00113945" w:rsidRPr="004A6E85" w14:paraId="01BF44B8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50B2F533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14:1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7C75868E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6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43B7FE68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2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04A7A95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4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2F17FBA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3n-3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61DB3A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3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C819E73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4:1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13A895F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6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458F009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4n-3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1A17BB5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7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1B79C6F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1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9D23EC8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0.5</w:t>
            </w:r>
          </w:p>
        </w:tc>
      </w:tr>
      <w:tr w:rsidR="00113945" w:rsidRPr="004A6E85" w14:paraId="46C57D20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21BBF3F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22: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428A987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6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5A078F8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1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6F1B0643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4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7ACC23B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2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482E233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3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C2C735A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2n-6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40521FB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0.5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29973EB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1n-9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2A4CE14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5*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626AED28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5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B18F03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4</w:t>
            </w:r>
          </w:p>
        </w:tc>
      </w:tr>
      <w:tr w:rsidR="00113945" w:rsidRPr="004A6E85" w14:paraId="11D3F660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215DFF1B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21: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2E10776A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6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48C1F7B9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2:2n-6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5449425B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3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1983883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2:2n-6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60D295A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3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1F8423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DHA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4C109CEE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0.5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346140B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DHA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11FC4F53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4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177BE86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1n-9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78EF183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2</w:t>
            </w:r>
          </w:p>
        </w:tc>
      </w:tr>
      <w:tr w:rsidR="00113945" w:rsidRPr="004A6E85" w14:paraId="286AD18E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0B9F74CE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20:3n-3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7F50B19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0.5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55B9D4E2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2:5n-3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5528B2A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2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155A6E43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3n-6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944BFA7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2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D795629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1n-9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62EB63B2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4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7B5C86CA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2n-6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27ABFF8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4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0C759EC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2:5n-3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7581002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2</w:t>
            </w:r>
          </w:p>
        </w:tc>
      </w:tr>
      <w:tr w:rsidR="00113945" w:rsidRPr="004A6E85" w14:paraId="375C15CB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24F5EA3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22:2n-6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0927DBB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4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5925904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5:1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111C59CC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2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07AD9977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1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9E5201B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2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60D7649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2:5n-3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5D7FBD7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3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08953EA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5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60904E4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4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1B17BE94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2n-6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8F703DC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0.1</w:t>
            </w:r>
          </w:p>
        </w:tc>
      </w:tr>
      <w:tr w:rsidR="00113945" w:rsidRPr="004A6E85" w14:paraId="52570748" w14:textId="77777777" w:rsidTr="00FB0D88">
        <w:tc>
          <w:tcPr>
            <w:tcW w:w="1452" w:type="dxa"/>
            <w:tcBorders>
              <w:top w:val="nil"/>
              <w:bottom w:val="nil"/>
              <w:right w:val="nil"/>
            </w:tcBorders>
            <w:vAlign w:val="bottom"/>
          </w:tcPr>
          <w:p w14:paraId="62BCE4C9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20:2n-6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</w:tcPr>
          <w:p w14:paraId="03A1DD4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rPr>
                <w:b/>
                <w:bCs/>
              </w:rPr>
              <w:t>0.2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73B2694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3n-3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1E7D67AA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2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4BFEB84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2n-6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5F1501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2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159B693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5:0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061F2B8F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3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</w:tcPr>
          <w:p w14:paraId="74D6CD9C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2:5n-3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</w:tcPr>
          <w:p w14:paraId="6F9AD08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2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</w:tcPr>
          <w:p w14:paraId="213DE85D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DHA</w:t>
            </w:r>
          </w:p>
        </w:tc>
        <w:tc>
          <w:tcPr>
            <w:tcW w:w="60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F08093B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1</w:t>
            </w:r>
          </w:p>
        </w:tc>
      </w:tr>
      <w:tr w:rsidR="00113945" w:rsidRPr="004A6E85" w14:paraId="38A88A54" w14:textId="77777777" w:rsidTr="00FB0D88">
        <w:tc>
          <w:tcPr>
            <w:tcW w:w="1452" w:type="dxa"/>
            <w:tcBorders>
              <w:top w:val="nil"/>
              <w:right w:val="nil"/>
            </w:tcBorders>
            <w:vAlign w:val="bottom"/>
          </w:tcPr>
          <w:p w14:paraId="6FBF2FBE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color w:val="000000"/>
              </w:rPr>
            </w:pPr>
            <w:r w:rsidRPr="00C66EB8">
              <w:rPr>
                <w:rFonts w:asciiTheme="majorHAnsi" w:hAnsiTheme="majorHAnsi" w:cstheme="majorHAnsi"/>
                <w:color w:val="000000"/>
              </w:rPr>
              <w:t>15:1</w:t>
            </w:r>
          </w:p>
        </w:tc>
        <w:tc>
          <w:tcPr>
            <w:tcW w:w="565" w:type="dxa"/>
            <w:tcBorders>
              <w:top w:val="nil"/>
              <w:left w:val="nil"/>
              <w:right w:val="nil"/>
            </w:tcBorders>
          </w:tcPr>
          <w:p w14:paraId="14977D0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2</w:t>
            </w:r>
          </w:p>
        </w:tc>
        <w:tc>
          <w:tcPr>
            <w:tcW w:w="1447" w:type="dxa"/>
            <w:tcBorders>
              <w:top w:val="nil"/>
              <w:left w:val="nil"/>
              <w:right w:val="nil"/>
            </w:tcBorders>
          </w:tcPr>
          <w:p w14:paraId="12A3D900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20:2n-6</w:t>
            </w:r>
          </w:p>
        </w:tc>
        <w:tc>
          <w:tcPr>
            <w:tcW w:w="601" w:type="dxa"/>
            <w:tcBorders>
              <w:top w:val="nil"/>
              <w:left w:val="nil"/>
              <w:right w:val="nil"/>
            </w:tcBorders>
          </w:tcPr>
          <w:p w14:paraId="32C8809C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1</w:t>
            </w:r>
          </w:p>
        </w:tc>
        <w:tc>
          <w:tcPr>
            <w:tcW w:w="1450" w:type="dxa"/>
            <w:tcBorders>
              <w:top w:val="nil"/>
              <w:left w:val="nil"/>
              <w:right w:val="nil"/>
            </w:tcBorders>
          </w:tcPr>
          <w:p w14:paraId="50FAAF92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5:1</w:t>
            </w:r>
          </w:p>
        </w:tc>
        <w:tc>
          <w:tcPr>
            <w:tcW w:w="601" w:type="dxa"/>
            <w:tcBorders>
              <w:top w:val="nil"/>
              <w:left w:val="nil"/>
              <w:right w:val="single" w:sz="4" w:space="0" w:color="auto"/>
            </w:tcBorders>
          </w:tcPr>
          <w:p w14:paraId="3C2E5825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0.1</w:t>
            </w:r>
          </w:p>
        </w:tc>
        <w:tc>
          <w:tcPr>
            <w:tcW w:w="1446" w:type="dxa"/>
            <w:tcBorders>
              <w:top w:val="nil"/>
              <w:left w:val="single" w:sz="4" w:space="0" w:color="auto"/>
              <w:right w:val="nil"/>
            </w:tcBorders>
          </w:tcPr>
          <w:p w14:paraId="58F850B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ALA</w:t>
            </w:r>
          </w:p>
        </w:tc>
        <w:tc>
          <w:tcPr>
            <w:tcW w:w="601" w:type="dxa"/>
            <w:tcBorders>
              <w:top w:val="nil"/>
              <w:left w:val="nil"/>
              <w:right w:val="nil"/>
            </w:tcBorders>
          </w:tcPr>
          <w:p w14:paraId="493C7A8E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C66EB8">
              <w:t>11.7</w:t>
            </w:r>
          </w:p>
        </w:tc>
        <w:tc>
          <w:tcPr>
            <w:tcW w:w="1446" w:type="dxa"/>
            <w:tcBorders>
              <w:top w:val="nil"/>
              <w:left w:val="nil"/>
              <w:right w:val="nil"/>
            </w:tcBorders>
          </w:tcPr>
          <w:p w14:paraId="303674C6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ALA</w:t>
            </w:r>
          </w:p>
        </w:tc>
        <w:tc>
          <w:tcPr>
            <w:tcW w:w="601" w:type="dxa"/>
            <w:tcBorders>
              <w:top w:val="nil"/>
              <w:left w:val="nil"/>
              <w:right w:val="nil"/>
            </w:tcBorders>
          </w:tcPr>
          <w:p w14:paraId="342AABF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1.5</w:t>
            </w:r>
          </w:p>
        </w:tc>
        <w:tc>
          <w:tcPr>
            <w:tcW w:w="1450" w:type="dxa"/>
            <w:tcBorders>
              <w:top w:val="nil"/>
              <w:left w:val="nil"/>
              <w:right w:val="nil"/>
            </w:tcBorders>
          </w:tcPr>
          <w:p w14:paraId="6413187C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ALA</w:t>
            </w:r>
          </w:p>
        </w:tc>
        <w:tc>
          <w:tcPr>
            <w:tcW w:w="601" w:type="dxa"/>
            <w:tcBorders>
              <w:top w:val="nil"/>
              <w:left w:val="nil"/>
              <w:right w:val="single" w:sz="4" w:space="0" w:color="auto"/>
            </w:tcBorders>
          </w:tcPr>
          <w:p w14:paraId="4B9F4861" w14:textId="77777777" w:rsidR="000132BE" w:rsidRPr="00C66EB8" w:rsidRDefault="000132BE" w:rsidP="00FB0D88">
            <w:pPr>
              <w:jc w:val="center"/>
              <w:rPr>
                <w:rFonts w:asciiTheme="majorHAnsi" w:hAnsiTheme="majorHAnsi" w:cstheme="majorHAnsi"/>
              </w:rPr>
            </w:pPr>
            <w:r w:rsidRPr="00C66EB8">
              <w:t>12.4</w:t>
            </w:r>
          </w:p>
        </w:tc>
      </w:tr>
    </w:tbl>
    <w:p w14:paraId="1A2F46C7" w14:textId="77777777" w:rsidR="000132BE" w:rsidRDefault="000132BE" w:rsidP="000132BE">
      <w:pPr>
        <w:tabs>
          <w:tab w:val="left" w:pos="7938"/>
        </w:tabs>
        <w:spacing w:before="120" w:after="240" w:line="240" w:lineRule="auto"/>
        <w:rPr>
          <w:rFonts w:asciiTheme="majorHAnsi" w:hAnsiTheme="majorHAnsi" w:cstheme="majorHAnsi"/>
          <w:sz w:val="24"/>
          <w:szCs w:val="24"/>
        </w:rPr>
        <w:sectPr w:rsidR="000132BE" w:rsidSect="00C826D3">
          <w:type w:val="continuous"/>
          <w:pgSz w:w="15840" w:h="12240" w:orient="landscape" w:code="1"/>
          <w:pgMar w:top="1418" w:right="1418" w:bottom="1418" w:left="1134" w:header="709" w:footer="709" w:gutter="0"/>
          <w:cols w:space="708"/>
          <w:docGrid w:linePitch="360"/>
        </w:sectPr>
      </w:pPr>
    </w:p>
    <w:p w14:paraId="6F1F18B2" w14:textId="55BACC5A" w:rsidR="00E17A2A" w:rsidRPr="004A6E85" w:rsidRDefault="00E17A2A" w:rsidP="00603810">
      <w:pPr>
        <w:spacing w:before="120" w:after="120" w:line="240" w:lineRule="auto"/>
        <w:rPr>
          <w:sz w:val="24"/>
          <w:szCs w:val="24"/>
        </w:rPr>
      </w:pPr>
      <w:r w:rsidRPr="008326BD">
        <w:rPr>
          <w:b/>
          <w:sz w:val="24"/>
          <w:szCs w:val="24"/>
        </w:rPr>
        <w:lastRenderedPageBreak/>
        <w:t xml:space="preserve">Table </w:t>
      </w:r>
      <w:r w:rsidR="00BE5661">
        <w:rPr>
          <w:b/>
          <w:sz w:val="24"/>
          <w:szCs w:val="24"/>
        </w:rPr>
        <w:t>5</w:t>
      </w:r>
      <w:r w:rsidR="004E1533" w:rsidRPr="008326BD">
        <w:rPr>
          <w:b/>
          <w:sz w:val="24"/>
          <w:szCs w:val="24"/>
        </w:rPr>
        <w:t>:</w:t>
      </w:r>
      <w:r w:rsidRPr="004A6E85">
        <w:rPr>
          <w:sz w:val="24"/>
          <w:szCs w:val="24"/>
        </w:rPr>
        <w:t xml:space="preserve"> </w:t>
      </w:r>
      <w:r w:rsidR="005E13FE" w:rsidRPr="004A6E85">
        <w:rPr>
          <w:sz w:val="24"/>
          <w:szCs w:val="24"/>
        </w:rPr>
        <w:t xml:space="preserve">General </w:t>
      </w:r>
      <w:r w:rsidR="008B0ABF" w:rsidRPr="004A6E85">
        <w:rPr>
          <w:sz w:val="24"/>
          <w:szCs w:val="24"/>
        </w:rPr>
        <w:t xml:space="preserve">linear model </w:t>
      </w:r>
      <w:r w:rsidR="005E13FE" w:rsidRPr="004A6E85">
        <w:rPr>
          <w:sz w:val="24"/>
          <w:szCs w:val="24"/>
        </w:rPr>
        <w:t xml:space="preserve">of α-linolenic acid (ALA; 18:3n-3) </w:t>
      </w:r>
      <w:r w:rsidR="008B0ABF" w:rsidRPr="004A6E85">
        <w:rPr>
          <w:sz w:val="24"/>
          <w:szCs w:val="24"/>
        </w:rPr>
        <w:t xml:space="preserve">content </w:t>
      </w:r>
      <w:r w:rsidR="005E13FE" w:rsidRPr="004A6E85">
        <w:rPr>
          <w:sz w:val="24"/>
          <w:szCs w:val="24"/>
        </w:rPr>
        <w:t xml:space="preserve">by </w:t>
      </w:r>
      <w:r w:rsidR="008B0ABF" w:rsidRPr="004A6E85">
        <w:rPr>
          <w:sz w:val="24"/>
          <w:szCs w:val="24"/>
        </w:rPr>
        <w:t>arthropod taxa</w:t>
      </w:r>
      <w:r w:rsidR="005E13FE" w:rsidRPr="004A6E85">
        <w:rPr>
          <w:sz w:val="24"/>
          <w:szCs w:val="24"/>
        </w:rPr>
        <w:t xml:space="preserve">. Values were compared to semi-aquatic insect order </w:t>
      </w:r>
      <w:proofErr w:type="spellStart"/>
      <w:r w:rsidR="005E13FE" w:rsidRPr="004A6E85">
        <w:rPr>
          <w:sz w:val="24"/>
          <w:szCs w:val="24"/>
        </w:rPr>
        <w:t>Psychodidae</w:t>
      </w:r>
      <w:proofErr w:type="spellEnd"/>
      <w:r w:rsidR="0095208F" w:rsidRPr="004A6E85">
        <w:rPr>
          <w:sz w:val="24"/>
          <w:szCs w:val="24"/>
        </w:rPr>
        <w:t xml:space="preserve">. </w:t>
      </w:r>
      <w:r w:rsidR="005E13FE" w:rsidRPr="004A6E85">
        <w:rPr>
          <w:sz w:val="24"/>
          <w:szCs w:val="24"/>
        </w:rPr>
        <w:t xml:space="preserve">Bold values represent </w:t>
      </w:r>
      <w:r w:rsidR="0095208F" w:rsidRPr="004A6E85">
        <w:rPr>
          <w:sz w:val="24"/>
          <w:szCs w:val="24"/>
        </w:rPr>
        <w:t xml:space="preserve">coefficient </w:t>
      </w:r>
      <w:r w:rsidR="005E13FE" w:rsidRPr="004A6E85">
        <w:rPr>
          <w:sz w:val="24"/>
          <w:szCs w:val="24"/>
        </w:rPr>
        <w:t xml:space="preserve">variables that were statistically significant at the </w:t>
      </w:r>
      <w:r w:rsidR="008B0ABF" w:rsidRPr="004A6E85">
        <w:rPr>
          <w:rFonts w:cstheme="minorHAnsi"/>
          <w:sz w:val="24"/>
          <w:szCs w:val="24"/>
        </w:rPr>
        <w:t>α</w:t>
      </w:r>
      <w:r w:rsidR="005E13FE" w:rsidRPr="004A6E85">
        <w:rPr>
          <w:sz w:val="24"/>
          <w:szCs w:val="24"/>
        </w:rPr>
        <w:t xml:space="preserve"> = 0.05 level</w:t>
      </w:r>
      <w:r w:rsidR="0095208F" w:rsidRPr="004A6E85">
        <w:rPr>
          <w:sz w:val="24"/>
          <w:szCs w:val="24"/>
        </w:rPr>
        <w:t xml:space="preserve">; </w:t>
      </w:r>
      <w:r w:rsidR="001954CF" w:rsidRPr="004A6E85">
        <w:rPr>
          <w:sz w:val="24"/>
          <w:szCs w:val="24"/>
        </w:rPr>
        <w:t>a “</w:t>
      </w:r>
      <w:r w:rsidR="006601DA" w:rsidRPr="006601DA">
        <w:rPr>
          <w:sz w:val="24"/>
          <w:szCs w:val="24"/>
        </w:rPr>
        <w:t>*</w:t>
      </w:r>
      <w:r w:rsidR="001954CF" w:rsidRPr="004A6E85">
        <w:rPr>
          <w:sz w:val="24"/>
          <w:szCs w:val="24"/>
        </w:rPr>
        <w:t>” mark refers to marginally significant values</w:t>
      </w:r>
      <w:r w:rsidR="005E13FE" w:rsidRPr="004A6E85">
        <w:rPr>
          <w:sz w:val="24"/>
          <w:szCs w:val="24"/>
        </w:rPr>
        <w:t>.</w:t>
      </w:r>
    </w:p>
    <w:tbl>
      <w:tblPr>
        <w:tblpPr w:leftFromText="180" w:rightFromText="180" w:vertAnchor="text" w:horzAnchor="margin" w:tblpY="147"/>
        <w:tblW w:w="8777" w:type="dxa"/>
        <w:tblLayout w:type="fixed"/>
        <w:tblLook w:val="04A0" w:firstRow="1" w:lastRow="0" w:firstColumn="1" w:lastColumn="0" w:noHBand="0" w:noVBand="1"/>
      </w:tblPr>
      <w:tblGrid>
        <w:gridCol w:w="2547"/>
        <w:gridCol w:w="1557"/>
        <w:gridCol w:w="284"/>
        <w:gridCol w:w="1274"/>
        <w:gridCol w:w="1557"/>
        <w:gridCol w:w="1558"/>
      </w:tblGrid>
      <w:tr w:rsidR="00E17A2A" w:rsidRPr="004A6E85" w14:paraId="15BAB806" w14:textId="77777777" w:rsidTr="0069479B">
        <w:trPr>
          <w:trHeight w:val="290"/>
        </w:trPr>
        <w:tc>
          <w:tcPr>
            <w:tcW w:w="2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25D75D" w14:textId="77777777" w:rsidR="00E17A2A" w:rsidRPr="004A6E85" w:rsidRDefault="00E17A2A" w:rsidP="00E17A2A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4A6E85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5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C3FB1B" w14:textId="77777777" w:rsidR="00E17A2A" w:rsidRPr="004A6E85" w:rsidRDefault="00E17A2A" w:rsidP="00FD7185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4A6E85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Estimate</w:t>
            </w:r>
          </w:p>
        </w:tc>
        <w:tc>
          <w:tcPr>
            <w:tcW w:w="155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84F900" w14:textId="77777777" w:rsidR="00E17A2A" w:rsidRPr="004A6E85" w:rsidRDefault="00E17A2A" w:rsidP="00FD7185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4A6E85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15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5145B2" w14:textId="77777777" w:rsidR="00E17A2A" w:rsidRPr="004A6E85" w:rsidRDefault="00E17A2A" w:rsidP="00FD7185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4A6E85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t value</w:t>
            </w:r>
          </w:p>
        </w:tc>
        <w:tc>
          <w:tcPr>
            <w:tcW w:w="15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BAF8E" w14:textId="18D02FB1" w:rsidR="00E17A2A" w:rsidRPr="004A6E85" w:rsidRDefault="00FD7185" w:rsidP="00FD7185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4A6E85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p</w:t>
            </w:r>
          </w:p>
        </w:tc>
      </w:tr>
      <w:tr w:rsidR="0069479B" w:rsidRPr="004A6E85" w14:paraId="2A2C3E4E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328510" w14:textId="1F4349C9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(Intercept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8278A36" w14:textId="32278019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FEDF377" w14:textId="709B8F4B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3.393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6A1D866" w14:textId="10D3FE7F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9F7956C" w14:textId="66E15025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1.000</w:t>
            </w:r>
          </w:p>
        </w:tc>
      </w:tr>
      <w:tr w:rsidR="0069479B" w:rsidRPr="004A6E85" w14:paraId="447A80B6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5F09BA" w14:textId="3B4B4CD6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Cole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052B25" w14:textId="7D0CFBD6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3.508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454E69C" w14:textId="35EC6659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3.479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81FC30A" w14:textId="7CDB6462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1.008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58A44B4" w14:textId="2B7DDC47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314</w:t>
            </w:r>
          </w:p>
        </w:tc>
      </w:tr>
      <w:tr w:rsidR="0069479B" w:rsidRPr="004A6E85" w14:paraId="5B43EB12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A89F5C" w14:textId="37BBDAAF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Collembol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1F64CB6" w14:textId="4C288C1C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3.354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0E9B61E" w14:textId="250AE5DA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3.793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0FC41C4" w14:textId="20C78813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884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873BDC5" w14:textId="4480C90E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377</w:t>
            </w:r>
          </w:p>
        </w:tc>
      </w:tr>
      <w:tr w:rsidR="0069479B" w:rsidRPr="004A6E85" w14:paraId="6368E99D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9DF215" w14:textId="54BE0A6B" w:rsidR="0069479B" w:rsidRPr="0069479B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Derma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15CFE5F" w14:textId="36F75453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8.337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7976E2F" w14:textId="1E373FEF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3.918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76ADB97" w14:textId="7B18BBC2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2.128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976F383" w14:textId="264499FF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0.034</w:t>
            </w:r>
          </w:p>
        </w:tc>
      </w:tr>
      <w:tr w:rsidR="0069479B" w:rsidRPr="004A6E85" w14:paraId="2E5E7B95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D72425" w14:textId="5227A175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Diplopod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A927FCD" w14:textId="374A1792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1.158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13DA594" w14:textId="62E871E9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5.364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505EAE4" w14:textId="65A1303C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216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F111BA5" w14:textId="514F8C96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829</w:t>
            </w:r>
          </w:p>
        </w:tc>
      </w:tr>
      <w:tr w:rsidR="0069479B" w:rsidRPr="004A6E85" w14:paraId="3909A0E7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B7D985" w14:textId="089A0212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Di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D20ADB8" w14:textId="26C1453C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1.924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9B51CA0" w14:textId="486F49BB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3.435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417E31F" w14:textId="3B9F79E5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56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370CA32" w14:textId="4FD59C4D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576</w:t>
            </w:r>
          </w:p>
        </w:tc>
      </w:tr>
      <w:tr w:rsidR="0069479B" w:rsidRPr="004A6E85" w14:paraId="03448E9B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6E955C" w14:textId="1453CDCC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Diptera (</w:t>
            </w:r>
            <w:proofErr w:type="spellStart"/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Chaoborus</w:t>
            </w:r>
            <w:proofErr w:type="spellEnd"/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A64C349" w14:textId="0B683A54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2.863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6A4B1B2" w14:textId="5FE607B4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3.448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741BBE7" w14:textId="5949E879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831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FD25646" w14:textId="551CD6D4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406</w:t>
            </w:r>
          </w:p>
        </w:tc>
      </w:tr>
      <w:tr w:rsidR="0069479B" w:rsidRPr="004A6E85" w14:paraId="6D405CB0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1F753F" w14:textId="275972F5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Diptera (Chironomidae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9E1E0C8" w14:textId="3ECA53E0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3.458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97942FB" w14:textId="76BFA79E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3.418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C0B675B" w14:textId="623106F4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1.012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C88F589" w14:textId="166130DB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312</w:t>
            </w:r>
          </w:p>
        </w:tc>
      </w:tr>
      <w:tr w:rsidR="0069479B" w:rsidRPr="004A6E85" w14:paraId="3D80F4A6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30B68F" w14:textId="0BD3455A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Diptera (Culicidae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CD87812" w14:textId="3A93F898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1.116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783287F" w14:textId="02608654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4.291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DB587CC" w14:textId="636F79C3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26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8277A06" w14:textId="5FBC9B73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795</w:t>
            </w:r>
          </w:p>
        </w:tc>
      </w:tr>
      <w:tr w:rsidR="0069479B" w:rsidRPr="004A6E85" w14:paraId="6CE49E2F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364E30" w14:textId="069D653B" w:rsidR="0069479B" w:rsidRPr="0069479B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Diptera (</w:t>
            </w:r>
            <w:proofErr w:type="spellStart"/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Simuliidae</w:t>
            </w:r>
            <w:proofErr w:type="spellEnd"/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9623EAA" w14:textId="4D6B8E68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10.97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90AAE36" w14:textId="50BFB07C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3.627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9CA3F22" w14:textId="7ACBD208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3.023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EE4DC4F" w14:textId="1D9B2463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0.003</w:t>
            </w:r>
          </w:p>
        </w:tc>
      </w:tr>
      <w:tr w:rsidR="0069479B" w:rsidRPr="004A6E85" w14:paraId="6CD0F51E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9568F6" w14:textId="50BD9588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Ephemer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3E870D3" w14:textId="5BA3F908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3.003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73CFEC1" w14:textId="50FAF2E6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3.524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A06237B" w14:textId="2F50844B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852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88BF8B4" w14:textId="16E3BF54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394</w:t>
            </w:r>
          </w:p>
        </w:tc>
      </w:tr>
      <w:tr w:rsidR="0069479B" w:rsidRPr="004A6E85" w14:paraId="48F5B422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587709" w14:textId="45F3CBDC" w:rsidR="0069479B" w:rsidRPr="0069479B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Hemiptera</w:t>
            </w:r>
            <w:r w:rsidRPr="006601DA">
              <w:rPr>
                <w:sz w:val="24"/>
                <w:szCs w:val="24"/>
              </w:rPr>
              <w:t>*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7DB66EB" w14:textId="6B7CC6E9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6.327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7080643" w14:textId="51C23941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3.470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9E4F75A" w14:textId="50C4ACB0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1.823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FF22EAF" w14:textId="3DA05572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069</w:t>
            </w:r>
          </w:p>
        </w:tc>
      </w:tr>
      <w:tr w:rsidR="0069479B" w:rsidRPr="004A6E85" w14:paraId="1086A7BC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0C5DE9" w14:textId="0A2E64D3" w:rsidR="0069479B" w:rsidRPr="0069479B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Hymen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67B7A28" w14:textId="6CE006D0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7.93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A0A0116" w14:textId="628BAA4A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3.459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CD87772" w14:textId="13A3D8D2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2.293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76B0AB5" w14:textId="1640BF03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0.022</w:t>
            </w:r>
          </w:p>
        </w:tc>
      </w:tr>
      <w:tr w:rsidR="0069479B" w:rsidRPr="004A6E85" w14:paraId="007D531E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DD92F1" w14:textId="0F607B59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Isopod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75AF182" w14:textId="57CC9984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1.661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6EFC66B" w14:textId="75700E48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4.488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79BC791" w14:textId="29A58E81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37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E43F791" w14:textId="195717E5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711</w:t>
            </w:r>
          </w:p>
        </w:tc>
      </w:tr>
      <w:tr w:rsidR="0069479B" w:rsidRPr="004A6E85" w14:paraId="14BF0294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EA466A" w14:textId="25046045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Ixodid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09C4A44" w14:textId="59293C7B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6D9FE61" w14:textId="509DCD11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6.785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4008363" w14:textId="53B58C2F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2BD56FD" w14:textId="1CA4119C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1.000</w:t>
            </w:r>
          </w:p>
        </w:tc>
      </w:tr>
      <w:tr w:rsidR="0069479B" w:rsidRPr="004A6E85" w14:paraId="04D0DF97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D292FF" w14:textId="7AD2E41E" w:rsidR="0069479B" w:rsidRPr="0069479B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Lepid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F5E396B" w14:textId="796FBDF5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11.04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CCDB696" w14:textId="350BE02D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3.607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AE23D95" w14:textId="232FEAAE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3.061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4615398" w14:textId="51BC85B1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0.002</w:t>
            </w:r>
          </w:p>
        </w:tc>
      </w:tr>
      <w:tr w:rsidR="0069479B" w:rsidRPr="004A6E85" w14:paraId="22017236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1E5083" w14:textId="10AF9E4E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Mec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2039553" w14:textId="61B4DACB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2.821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E843B90" w14:textId="49CDD2DC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4.155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1EDD5D0" w14:textId="6964F4A6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679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C303F84" w14:textId="67ECAA8A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497</w:t>
            </w:r>
          </w:p>
        </w:tc>
      </w:tr>
      <w:tr w:rsidR="0069479B" w:rsidRPr="004A6E85" w14:paraId="3F3DA9A3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87517E" w14:textId="3C5484EF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Megal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E4E1A60" w14:textId="5D30D13C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1.501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556B947" w14:textId="554BEB20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3.918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B0EC1EC" w14:textId="1C1080DA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383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0322838" w14:textId="6F29B139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702</w:t>
            </w:r>
          </w:p>
        </w:tc>
      </w:tr>
      <w:tr w:rsidR="0069479B" w:rsidRPr="004A6E85" w14:paraId="467057BB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A19C05" w14:textId="27A90CE1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Neur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1EB426F" w14:textId="6C3F36F3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1.049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9607543" w14:textId="3F46625E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4.155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47F7C7C" w14:textId="3E924950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252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9D75F50" w14:textId="389FF6C6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801</w:t>
            </w:r>
          </w:p>
        </w:tc>
      </w:tr>
      <w:tr w:rsidR="0069479B" w:rsidRPr="004A6E85" w14:paraId="2D80BB67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E26857" w14:textId="5776E439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Opiliones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EC9AF6B" w14:textId="37C48D0E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1.882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5B5F3C" w14:textId="3E9FE429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4.155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E613F96" w14:textId="6200E931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453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3D13F93" w14:textId="6B17AE39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651</w:t>
            </w:r>
          </w:p>
        </w:tc>
      </w:tr>
      <w:tr w:rsidR="0069479B" w:rsidRPr="004A6E85" w14:paraId="3A0DB3CD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A21F75" w14:textId="37B902D4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Orth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C9D9874" w14:textId="1450F71A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4.601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4EE88E2" w14:textId="6CE7918C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4.155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E0631EB" w14:textId="073C0004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1.107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EB61342" w14:textId="636EAC5D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268</w:t>
            </w:r>
          </w:p>
        </w:tc>
      </w:tr>
      <w:tr w:rsidR="0069479B" w:rsidRPr="004A6E85" w14:paraId="41DD0F8C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B79DBC" w14:textId="1C223717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Plec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12AFC1B" w14:textId="24EC948A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4.777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916643C" w14:textId="003B25FE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4.291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B103620" w14:textId="09D02EB4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1.113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7F94BC8" w14:textId="1624BDD4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266</w:t>
            </w:r>
          </w:p>
        </w:tc>
      </w:tr>
      <w:tr w:rsidR="0069479B" w:rsidRPr="004A6E85" w14:paraId="2E33CCC3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378C31" w14:textId="3B988EC8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Pseudoscorpionid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809D72B" w14:textId="7705F5AC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C905C46" w14:textId="5F2C714D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6.785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930B721" w14:textId="1D1366EF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CEE54B1" w14:textId="72C1E425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1.000</w:t>
            </w:r>
          </w:p>
        </w:tc>
      </w:tr>
      <w:tr w:rsidR="0069479B" w:rsidRPr="004A6E85" w14:paraId="0DAE3F72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43331A" w14:textId="63E234C5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Psoc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10C3340" w14:textId="6E2A9DC5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2.415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C171109" w14:textId="5F37EA14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4.291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BF590F7" w14:textId="0E0863A0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563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6C70F99" w14:textId="7AFFA30E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574</w:t>
            </w:r>
          </w:p>
        </w:tc>
      </w:tr>
      <w:tr w:rsidR="0069479B" w:rsidRPr="004A6E85" w14:paraId="31D8C724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C4AA3D" w14:textId="544AD616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Psychodidae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3C3DE58" w14:textId="6A60F019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2.937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C35BD4B" w14:textId="13D39532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3.548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4ABD298" w14:textId="1760C3C1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828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EBADDB9" w14:textId="7125157F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408</w:t>
            </w:r>
          </w:p>
        </w:tc>
      </w:tr>
      <w:tr w:rsidR="0069479B" w:rsidRPr="004A6E85" w14:paraId="7B68DA52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5C8E1C" w14:textId="21BDCF43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Raphidi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DC4C6CD" w14:textId="61D0F006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527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10B7F44" w14:textId="1B6C1797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6.785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11E108D" w14:textId="15E4DEE0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078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96D9137" w14:textId="26ABFC57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938</w:t>
            </w:r>
          </w:p>
        </w:tc>
      </w:tr>
      <w:tr w:rsidR="0069479B" w:rsidRPr="004A6E85" w14:paraId="21B3E243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8C8463" w14:textId="571DA2DA" w:rsidR="0069479B" w:rsidRPr="0069479B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Thysan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9BF828A" w14:textId="344E5565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16.63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2FFA0EE" w14:textId="6C548351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4.798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3CDA3AB" w14:textId="214FC800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3.466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30C80BE" w14:textId="184F40D9" w:rsidR="0069479B" w:rsidRPr="0069479B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  <w:t>0.001</w:t>
            </w:r>
          </w:p>
        </w:tc>
      </w:tr>
      <w:tr w:rsidR="0069479B" w:rsidRPr="004A6E85" w14:paraId="2BE29106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FBEF6C" w14:textId="40A2F091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Trichoptera</w:t>
            </w:r>
            <w:proofErr w:type="spellEnd"/>
            <w:r w:rsidRPr="006601DA">
              <w:rPr>
                <w:sz w:val="24"/>
                <w:szCs w:val="24"/>
              </w:rPr>
              <w:t>*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81CB5DC" w14:textId="5E9043FA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5.691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0799888" w14:textId="31C6BE82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3.450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3DD6A8E" w14:textId="0A9411C3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1.65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04D9890" w14:textId="7F4CB40D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099</w:t>
            </w:r>
          </w:p>
        </w:tc>
      </w:tr>
      <w:tr w:rsidR="0069479B" w:rsidRPr="004A6E85" w14:paraId="6D5C467F" w14:textId="77777777" w:rsidTr="003A12C5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E25C50" w14:textId="40D2E41F" w:rsidR="0069479B" w:rsidRPr="004A6E85" w:rsidRDefault="0069479B" w:rsidP="0069479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Trombidiformes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FFC2754" w14:textId="4F6D9E82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1.932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77D992E" w14:textId="7081FD11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4.798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86A677B" w14:textId="0928C285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403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510B77F" w14:textId="52DB7B4A" w:rsidR="0069479B" w:rsidRPr="004A6E85" w:rsidRDefault="0069479B" w:rsidP="0069479B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0.687</w:t>
            </w:r>
          </w:p>
        </w:tc>
      </w:tr>
      <w:tr w:rsidR="00E17A2A" w:rsidRPr="004A6E85" w14:paraId="10DB43E8" w14:textId="77777777" w:rsidTr="0069479B">
        <w:trPr>
          <w:trHeight w:val="290"/>
        </w:trPr>
        <w:tc>
          <w:tcPr>
            <w:tcW w:w="438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745BC" w14:textId="29AE73C5" w:rsidR="00E17A2A" w:rsidRPr="004A6E85" w:rsidRDefault="00E17A2A" w:rsidP="00E17A2A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4A6E85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Null deviance: </w:t>
            </w:r>
            <w:r w:rsidR="0069479B"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35633 </w:t>
            </w:r>
            <w:r w:rsidRPr="004A6E85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on </w:t>
            </w:r>
            <w:r w:rsidR="0069479B"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897 </w:t>
            </w:r>
            <w:proofErr w:type="spellStart"/>
            <w:r w:rsidRPr="004A6E85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df</w:t>
            </w:r>
            <w:proofErr w:type="spellEnd"/>
          </w:p>
        </w:tc>
        <w:tc>
          <w:tcPr>
            <w:tcW w:w="438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AF665" w14:textId="607CAAB9" w:rsidR="00E17A2A" w:rsidRPr="004A6E85" w:rsidRDefault="00E17A2A" w:rsidP="00E17A2A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4A6E85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Residual deviance: </w:t>
            </w:r>
            <w:r w:rsidR="0069479B"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30008 </w:t>
            </w:r>
            <w:r w:rsidRPr="004A6E85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on </w:t>
            </w:r>
            <w:r w:rsidR="0069479B" w:rsidRPr="0069479B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869 </w:t>
            </w:r>
            <w:proofErr w:type="spellStart"/>
            <w:r w:rsidRPr="004A6E85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df</w:t>
            </w:r>
            <w:proofErr w:type="spellEnd"/>
          </w:p>
        </w:tc>
      </w:tr>
      <w:tr w:rsidR="00BB21FF" w:rsidRPr="004A6E85" w14:paraId="35DEFE2B" w14:textId="77777777" w:rsidTr="00FE395B">
        <w:trPr>
          <w:trHeight w:val="290"/>
        </w:trPr>
        <w:tc>
          <w:tcPr>
            <w:tcW w:w="8777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3B1D47" w14:textId="44991D9E" w:rsidR="00BB21FF" w:rsidRPr="004A6E85" w:rsidRDefault="00BB21FF" w:rsidP="00E17A2A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AIC: 5759.5</w:t>
            </w:r>
          </w:p>
        </w:tc>
      </w:tr>
    </w:tbl>
    <w:p w14:paraId="616838F9" w14:textId="77777777" w:rsidR="009B672C" w:rsidRPr="004A6E85" w:rsidRDefault="009B672C"/>
    <w:p w14:paraId="2AC42E76" w14:textId="4CE97741" w:rsidR="00E17A2A" w:rsidRPr="004A6E85" w:rsidRDefault="00E17A2A">
      <w:r w:rsidRPr="004A6E85">
        <w:br w:type="page"/>
      </w:r>
    </w:p>
    <w:p w14:paraId="62CFF601" w14:textId="7A3E803E" w:rsidR="00E17A2A" w:rsidRPr="004A6E85" w:rsidRDefault="00E17A2A" w:rsidP="00603810">
      <w:pPr>
        <w:spacing w:before="120" w:after="120" w:line="240" w:lineRule="auto"/>
        <w:rPr>
          <w:sz w:val="24"/>
          <w:szCs w:val="24"/>
        </w:rPr>
      </w:pPr>
      <w:r w:rsidRPr="008326BD">
        <w:rPr>
          <w:b/>
          <w:sz w:val="24"/>
          <w:szCs w:val="24"/>
        </w:rPr>
        <w:lastRenderedPageBreak/>
        <w:t xml:space="preserve">Table </w:t>
      </w:r>
      <w:r w:rsidR="00BE5661">
        <w:rPr>
          <w:b/>
          <w:sz w:val="24"/>
          <w:szCs w:val="24"/>
        </w:rPr>
        <w:t>6</w:t>
      </w:r>
      <w:r w:rsidR="004E1533" w:rsidRPr="008326BD">
        <w:rPr>
          <w:b/>
          <w:sz w:val="24"/>
          <w:szCs w:val="24"/>
        </w:rPr>
        <w:t>:</w:t>
      </w:r>
      <w:r w:rsidRPr="004A6E85">
        <w:rPr>
          <w:sz w:val="24"/>
          <w:szCs w:val="24"/>
        </w:rPr>
        <w:t xml:space="preserve"> </w:t>
      </w:r>
      <w:r w:rsidR="000F26A3" w:rsidRPr="004A6E85">
        <w:rPr>
          <w:sz w:val="24"/>
          <w:szCs w:val="24"/>
        </w:rPr>
        <w:t xml:space="preserve">General </w:t>
      </w:r>
      <w:r w:rsidR="008B0ABF" w:rsidRPr="004A6E85">
        <w:rPr>
          <w:sz w:val="24"/>
          <w:szCs w:val="24"/>
        </w:rPr>
        <w:t xml:space="preserve">linear model </w:t>
      </w:r>
      <w:r w:rsidR="000F26A3" w:rsidRPr="004A6E85">
        <w:rPr>
          <w:sz w:val="24"/>
          <w:szCs w:val="24"/>
        </w:rPr>
        <w:t xml:space="preserve">of </w:t>
      </w:r>
      <w:r w:rsidR="008B0ABF" w:rsidRPr="004A6E85">
        <w:rPr>
          <w:sz w:val="24"/>
          <w:szCs w:val="24"/>
        </w:rPr>
        <w:t>l</w:t>
      </w:r>
      <w:r w:rsidR="008B0ABF" w:rsidRPr="004A6E85">
        <w:rPr>
          <w:rFonts w:ascii="Times New Roman" w:hAnsi="Times New Roman" w:cs="Times New Roman"/>
          <w:sz w:val="24"/>
          <w:szCs w:val="24"/>
        </w:rPr>
        <w:t xml:space="preserve">inoleic </w:t>
      </w:r>
      <w:r w:rsidR="00D55767" w:rsidRPr="004A6E85">
        <w:rPr>
          <w:rFonts w:ascii="Times New Roman" w:hAnsi="Times New Roman" w:cs="Times New Roman"/>
          <w:sz w:val="24"/>
          <w:szCs w:val="24"/>
        </w:rPr>
        <w:t xml:space="preserve">acid (LIN; 18:2n-6) </w:t>
      </w:r>
      <w:r w:rsidR="00BC6EBE" w:rsidRPr="004A6E85">
        <w:rPr>
          <w:sz w:val="24"/>
          <w:szCs w:val="24"/>
        </w:rPr>
        <w:t xml:space="preserve">content </w:t>
      </w:r>
      <w:r w:rsidR="000F26A3" w:rsidRPr="004A6E85">
        <w:rPr>
          <w:sz w:val="24"/>
          <w:szCs w:val="24"/>
        </w:rPr>
        <w:t xml:space="preserve">by </w:t>
      </w:r>
      <w:r w:rsidR="00BC6EBE" w:rsidRPr="004A6E85">
        <w:rPr>
          <w:sz w:val="24"/>
          <w:szCs w:val="24"/>
        </w:rPr>
        <w:t>arthropod taxa</w:t>
      </w:r>
      <w:r w:rsidR="000F26A3" w:rsidRPr="004A6E85">
        <w:rPr>
          <w:sz w:val="24"/>
          <w:szCs w:val="24"/>
        </w:rPr>
        <w:t xml:space="preserve">. Values were compared to semi-aquatic insect order </w:t>
      </w:r>
      <w:proofErr w:type="spellStart"/>
      <w:r w:rsidR="000F26A3" w:rsidRPr="004A6E85">
        <w:rPr>
          <w:sz w:val="24"/>
          <w:szCs w:val="24"/>
        </w:rPr>
        <w:t>Psychodidae</w:t>
      </w:r>
      <w:proofErr w:type="spellEnd"/>
      <w:r w:rsidR="000F26A3" w:rsidRPr="004A6E85">
        <w:rPr>
          <w:sz w:val="24"/>
          <w:szCs w:val="24"/>
        </w:rPr>
        <w:t xml:space="preserve">. Bold values represent coefficient variables that were statistically significant at the </w:t>
      </w:r>
      <w:r w:rsidR="00BC6EBE" w:rsidRPr="004A6E85">
        <w:rPr>
          <w:rFonts w:cstheme="minorHAnsi"/>
          <w:sz w:val="24"/>
          <w:szCs w:val="24"/>
        </w:rPr>
        <w:t>α</w:t>
      </w:r>
      <w:r w:rsidR="000F26A3" w:rsidRPr="004A6E85">
        <w:rPr>
          <w:sz w:val="24"/>
          <w:szCs w:val="24"/>
        </w:rPr>
        <w:t xml:space="preserve"> = 0.05 level; a “</w:t>
      </w:r>
      <w:r w:rsidR="006601DA" w:rsidRPr="006601DA">
        <w:rPr>
          <w:sz w:val="24"/>
          <w:szCs w:val="24"/>
        </w:rPr>
        <w:t>*</w:t>
      </w:r>
      <w:r w:rsidR="000F26A3" w:rsidRPr="004A6E85">
        <w:rPr>
          <w:sz w:val="24"/>
          <w:szCs w:val="24"/>
        </w:rPr>
        <w:t>” mark refers to marginally significant values.</w:t>
      </w:r>
    </w:p>
    <w:tbl>
      <w:tblPr>
        <w:tblpPr w:leftFromText="180" w:rightFromText="180" w:vertAnchor="text" w:horzAnchor="margin" w:tblpY="147"/>
        <w:tblW w:w="8777" w:type="dxa"/>
        <w:tblLayout w:type="fixed"/>
        <w:tblLook w:val="04A0" w:firstRow="1" w:lastRow="0" w:firstColumn="1" w:lastColumn="0" w:noHBand="0" w:noVBand="1"/>
      </w:tblPr>
      <w:tblGrid>
        <w:gridCol w:w="2547"/>
        <w:gridCol w:w="1557"/>
        <w:gridCol w:w="284"/>
        <w:gridCol w:w="1274"/>
        <w:gridCol w:w="1557"/>
        <w:gridCol w:w="1558"/>
      </w:tblGrid>
      <w:tr w:rsidR="00BB21FF" w:rsidRPr="00BB21FF" w14:paraId="64EF7880" w14:textId="77777777" w:rsidTr="00227BDF">
        <w:trPr>
          <w:trHeight w:val="290"/>
        </w:trPr>
        <w:tc>
          <w:tcPr>
            <w:tcW w:w="2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3D31E0" w14:textId="77777777" w:rsidR="00BB21FF" w:rsidRPr="00BB21FF" w:rsidRDefault="00BB21FF" w:rsidP="00227BD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5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AF2B68" w14:textId="77777777" w:rsidR="00BB21FF" w:rsidRPr="00BB21FF" w:rsidRDefault="00BB21FF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Estimate</w:t>
            </w:r>
          </w:p>
        </w:tc>
        <w:tc>
          <w:tcPr>
            <w:tcW w:w="155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20DDC5" w14:textId="77777777" w:rsidR="00BB21FF" w:rsidRPr="00BB21FF" w:rsidRDefault="00BB21FF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15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E88FC1" w14:textId="77777777" w:rsidR="00BB21FF" w:rsidRPr="00BB21FF" w:rsidRDefault="00BB21FF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t value</w:t>
            </w:r>
          </w:p>
        </w:tc>
        <w:tc>
          <w:tcPr>
            <w:tcW w:w="15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FBA01" w14:textId="77777777" w:rsidR="00BB21FF" w:rsidRPr="00BB21FF" w:rsidRDefault="00BB21FF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p</w:t>
            </w:r>
          </w:p>
        </w:tc>
      </w:tr>
      <w:tr w:rsidR="00BB21FF" w:rsidRPr="00BB21FF" w14:paraId="2A391A59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51EEB2EC" w14:textId="69BD7534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(Intercept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D52DB34" w14:textId="3827034A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2.63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EB04110" w14:textId="1DEEFCF0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5.342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ABD0796" w14:textId="2C384CFB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492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0D8DA3C" w14:textId="72ADC945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623</w:t>
            </w:r>
          </w:p>
        </w:tc>
      </w:tr>
      <w:tr w:rsidR="00BB21FF" w:rsidRPr="00BB21FF" w14:paraId="3FFBCB9C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6BB4870B" w14:textId="33DB8849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Cole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7ADB27A" w14:textId="3D10AA23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8.352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DA4A101" w14:textId="36E1DF7D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5.478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C15D0F" w14:textId="60E1F2D3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1.525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81BDD0B" w14:textId="04C35AF5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128</w:t>
            </w:r>
          </w:p>
        </w:tc>
      </w:tr>
      <w:tr w:rsidR="00BB21FF" w:rsidRPr="00BB21FF" w14:paraId="160BB4C1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9BEE6A1" w14:textId="6C7D650E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Collembol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BA288D9" w14:textId="47780B6C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8.315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568EF48" w14:textId="395C8F87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5.972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5B08023" w14:textId="6EB522EB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1.392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F309688" w14:textId="26BB3664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164</w:t>
            </w:r>
          </w:p>
        </w:tc>
      </w:tr>
      <w:tr w:rsidR="00BB21FF" w:rsidRPr="00BB21FF" w14:paraId="72594647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5A21FF51" w14:textId="7E8A95E7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bookmarkStart w:id="1" w:name="_Hlk104319105"/>
            <w:r w:rsidRPr="00BB21FF">
              <w:rPr>
                <w:b/>
                <w:bCs/>
                <w:sz w:val="24"/>
                <w:szCs w:val="24"/>
              </w:rPr>
              <w:t>Dermaptera</w:t>
            </w:r>
            <w:bookmarkEnd w:id="1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54CB0E6" w14:textId="635F9179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b/>
                <w:bCs/>
                <w:sz w:val="24"/>
                <w:szCs w:val="24"/>
              </w:rPr>
              <w:t>14.89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A2B45AA" w14:textId="523A467A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b/>
                <w:bCs/>
                <w:sz w:val="24"/>
                <w:szCs w:val="24"/>
              </w:rPr>
              <w:t>6.168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91C69FD" w14:textId="6738BFE5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b/>
                <w:bCs/>
                <w:sz w:val="24"/>
                <w:szCs w:val="24"/>
              </w:rPr>
              <w:t>2.414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21B09F1" w14:textId="7222C106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b/>
                <w:bCs/>
                <w:sz w:val="24"/>
                <w:szCs w:val="24"/>
              </w:rPr>
              <w:t>0.016</w:t>
            </w:r>
          </w:p>
        </w:tc>
      </w:tr>
      <w:tr w:rsidR="00BB21FF" w:rsidRPr="00BB21FF" w14:paraId="6B86D101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65EA08ED" w14:textId="4523AC23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Diplopod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E65651B" w14:textId="141A7390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615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2E4A40F" w14:textId="296F9195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8.446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876B8D4" w14:textId="43DA5E73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073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D9D6DB8" w14:textId="0B26D84A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942</w:t>
            </w:r>
          </w:p>
        </w:tc>
      </w:tr>
      <w:tr w:rsidR="00BB21FF" w:rsidRPr="00BB21FF" w14:paraId="5130F11F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2E0D172A" w14:textId="146D15AC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Di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73E6D37" w14:textId="6AA1688A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6.421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0F0B158" w14:textId="6C2EC6A4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5.408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CD0590E" w14:textId="3E4B6A40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1.187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FF550FF" w14:textId="70C689EF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235</w:t>
            </w:r>
          </w:p>
        </w:tc>
      </w:tr>
      <w:tr w:rsidR="00BB21FF" w:rsidRPr="00BB21FF" w14:paraId="4029F28B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5D9F0BBA" w14:textId="0EE7F289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Diptera (</w:t>
            </w:r>
            <w:proofErr w:type="spellStart"/>
            <w:r w:rsidRPr="00BB21FF">
              <w:rPr>
                <w:sz w:val="24"/>
                <w:szCs w:val="24"/>
              </w:rPr>
              <w:t>Chaoborus</w:t>
            </w:r>
            <w:proofErr w:type="spellEnd"/>
            <w:r w:rsidRPr="00BB21FF">
              <w:rPr>
                <w:sz w:val="24"/>
                <w:szCs w:val="24"/>
              </w:rPr>
              <w:t>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991B3C4" w14:textId="686928C0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1.453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5AA2DD6" w14:textId="1E72C0D2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5.428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CAD3719" w14:textId="693F8690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268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C277114" w14:textId="172C8508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789</w:t>
            </w:r>
          </w:p>
        </w:tc>
      </w:tr>
      <w:tr w:rsidR="00BB21FF" w:rsidRPr="00BB21FF" w14:paraId="22C24D6E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244A9617" w14:textId="4A93FAB9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Diptera (Chironomidae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C6CB0CB" w14:textId="50A4A2F2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4.571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0C73DAD" w14:textId="043A559D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5.382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695FF33" w14:textId="24201186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849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36C09D7" w14:textId="1037253C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396</w:t>
            </w:r>
          </w:p>
        </w:tc>
      </w:tr>
      <w:tr w:rsidR="00BB21FF" w:rsidRPr="00BB21FF" w14:paraId="5A273C27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13214403" w14:textId="398D8A10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Diptera (Culicidae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E3AF2C4" w14:textId="593DC7A1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-0.758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6803494" w14:textId="1E85D15C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6.757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F6DD07A" w14:textId="1304B4B2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-0.112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2E3D9CB" w14:textId="064652F5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911</w:t>
            </w:r>
          </w:p>
        </w:tc>
      </w:tr>
      <w:tr w:rsidR="00BB21FF" w:rsidRPr="00BB21FF" w14:paraId="7B7CC616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2E3B843A" w14:textId="58D6D59C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Diptera (</w:t>
            </w:r>
            <w:proofErr w:type="spellStart"/>
            <w:r w:rsidRPr="00BB21FF">
              <w:rPr>
                <w:sz w:val="24"/>
                <w:szCs w:val="24"/>
              </w:rPr>
              <w:t>Simuliidae</w:t>
            </w:r>
            <w:proofErr w:type="spellEnd"/>
            <w:r w:rsidRPr="00BB21FF">
              <w:rPr>
                <w:sz w:val="24"/>
                <w:szCs w:val="24"/>
              </w:rPr>
              <w:t>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C4C79AA" w14:textId="2318111F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3.079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CE44B5E" w14:textId="05EFAA37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5.711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D2C4278" w14:textId="7BBE71BA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539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5FECFF5" w14:textId="19900B02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590</w:t>
            </w:r>
          </w:p>
        </w:tc>
      </w:tr>
      <w:tr w:rsidR="00BB21FF" w:rsidRPr="00BB21FF" w14:paraId="69147D2C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7CC84342" w14:textId="7F43FA2F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Ephemer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9C93230" w14:textId="0C9F625E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421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69734FB" w14:textId="22E5A3C3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5.549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1D836FC" w14:textId="40305E64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076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EC2250F" w14:textId="510969AD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940</w:t>
            </w:r>
          </w:p>
        </w:tc>
      </w:tr>
      <w:tr w:rsidR="00BB21FF" w:rsidRPr="00BB21FF" w14:paraId="4C734E71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52130130" w14:textId="19543CB8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Hemiptera</w:t>
            </w:r>
            <w:r w:rsidR="00634057">
              <w:rPr>
                <w:sz w:val="24"/>
                <w:szCs w:val="24"/>
              </w:rPr>
              <w:t>*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E21601C" w14:textId="193EABE7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9.671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170EB90" w14:textId="2E0D559F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5.464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409C18B" w14:textId="52E20CB0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1.77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55296E4" w14:textId="362EF9D8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077</w:t>
            </w:r>
          </w:p>
        </w:tc>
      </w:tr>
      <w:tr w:rsidR="00BB21FF" w:rsidRPr="00BB21FF" w14:paraId="089D8F4B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7E9525EE" w14:textId="2F1C91ED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b/>
                <w:bCs/>
                <w:sz w:val="24"/>
                <w:szCs w:val="24"/>
              </w:rPr>
              <w:t>Hymen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ADD1658" w14:textId="6B8A3C30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b/>
                <w:bCs/>
                <w:sz w:val="24"/>
                <w:szCs w:val="24"/>
              </w:rPr>
              <w:t>13.241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EAF039C" w14:textId="2F09F731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b/>
                <w:bCs/>
                <w:sz w:val="24"/>
                <w:szCs w:val="24"/>
              </w:rPr>
              <w:t>5.446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B2A691D" w14:textId="0498B9A0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b/>
                <w:bCs/>
                <w:sz w:val="24"/>
                <w:szCs w:val="24"/>
              </w:rPr>
              <w:t>2.431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50F5787" w14:textId="4AA076C4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b/>
                <w:bCs/>
                <w:sz w:val="24"/>
                <w:szCs w:val="24"/>
              </w:rPr>
              <w:t>0.015</w:t>
            </w:r>
          </w:p>
        </w:tc>
      </w:tr>
      <w:tr w:rsidR="00BB21FF" w:rsidRPr="00BB21FF" w14:paraId="76485233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1F8EDB08" w14:textId="5837C42F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Isopod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67590E1" w14:textId="107F5D87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395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743F2D0" w14:textId="3A19A3B6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7.067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4C6DEB1" w14:textId="13D7292A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056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C5A10EF" w14:textId="4664DB90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956</w:t>
            </w:r>
          </w:p>
        </w:tc>
      </w:tr>
      <w:tr w:rsidR="00BB21FF" w:rsidRPr="00BB21FF" w14:paraId="18EC51F6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4F866344" w14:textId="357693EF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BB21FF">
              <w:rPr>
                <w:sz w:val="24"/>
                <w:szCs w:val="24"/>
              </w:rPr>
              <w:t>Ixodid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19B018A" w14:textId="62BF85D2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-1.795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297032B" w14:textId="3AE46CC0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10.684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6616229" w14:textId="1B196B3B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-0.168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0FF9B0E" w14:textId="04B4FE59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867</w:t>
            </w:r>
          </w:p>
        </w:tc>
      </w:tr>
      <w:tr w:rsidR="00BB21FF" w:rsidRPr="00BB21FF" w14:paraId="5855EC5A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D11172B" w14:textId="21D289D1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Lepid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3B2AD6D" w14:textId="3A4A208F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2.249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8B42284" w14:textId="6CBF4DC0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5.679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19CD55C" w14:textId="389DC288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396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8B1CEC2" w14:textId="0C9DD61D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692</w:t>
            </w:r>
          </w:p>
        </w:tc>
      </w:tr>
      <w:tr w:rsidR="00BB21FF" w:rsidRPr="00BB21FF" w14:paraId="40272866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73591215" w14:textId="0ED53F14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BB21FF">
              <w:rPr>
                <w:sz w:val="24"/>
                <w:szCs w:val="24"/>
              </w:rPr>
              <w:t>Mec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B17A438" w14:textId="5B489F8A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7.441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503C419" w14:textId="5A310B5F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6.542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C86BF0F" w14:textId="33DBAF1C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1.137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85C8354" w14:textId="6F6896C3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256</w:t>
            </w:r>
          </w:p>
        </w:tc>
      </w:tr>
      <w:tr w:rsidR="00BB21FF" w:rsidRPr="00BB21FF" w14:paraId="02A2B440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945A6B3" w14:textId="548C5736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Megal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018EC1B" w14:textId="77947786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1.591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726A1CD" w14:textId="24E2A218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6.168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019EEB8" w14:textId="0234ADEF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258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DE7D9FE" w14:textId="601A9385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797</w:t>
            </w:r>
          </w:p>
        </w:tc>
      </w:tr>
      <w:tr w:rsidR="00BB21FF" w:rsidRPr="00BB21FF" w14:paraId="4CD399EE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6E9BFF6" w14:textId="544738BC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BB21FF">
              <w:rPr>
                <w:sz w:val="24"/>
                <w:szCs w:val="24"/>
              </w:rPr>
              <w:t>Neuroptera</w:t>
            </w:r>
            <w:proofErr w:type="spellEnd"/>
            <w:r w:rsidRPr="00BB21FF">
              <w:rPr>
                <w:sz w:val="24"/>
                <w:szCs w:val="24"/>
              </w:rPr>
              <w:t>*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0760980" w14:textId="770E014C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12.547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B5748C6" w14:textId="1DEF25EC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6.542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E8F7C2B" w14:textId="479669C1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1.918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19B45DA" w14:textId="464A4C84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056</w:t>
            </w:r>
          </w:p>
        </w:tc>
      </w:tr>
      <w:tr w:rsidR="00BB21FF" w:rsidRPr="00BB21FF" w14:paraId="3894576F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6CC52237" w14:textId="0DAAD76B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Opiliones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1BE8141" w14:textId="00586017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3.772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4717C65" w14:textId="79B48F15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6.542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0BE0A1A" w14:textId="64272661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577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596785D" w14:textId="6DCF40C4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564</w:t>
            </w:r>
          </w:p>
        </w:tc>
      </w:tr>
      <w:tr w:rsidR="00BB21FF" w:rsidRPr="00BB21FF" w14:paraId="16BC7BDF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2DEB1A63" w14:textId="38DA010D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b/>
                <w:bCs/>
                <w:sz w:val="24"/>
                <w:szCs w:val="24"/>
              </w:rPr>
              <w:t>Orth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F60125F" w14:textId="7442870C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b/>
                <w:bCs/>
                <w:sz w:val="24"/>
                <w:szCs w:val="24"/>
              </w:rPr>
              <w:t>14.037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3AD8827" w14:textId="3CA98F6A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b/>
                <w:bCs/>
                <w:sz w:val="24"/>
                <w:szCs w:val="24"/>
              </w:rPr>
              <w:t>6.542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34CF825" w14:textId="3694789F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b/>
                <w:bCs/>
                <w:sz w:val="24"/>
                <w:szCs w:val="24"/>
              </w:rPr>
              <w:t>2.146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AD84ADB" w14:textId="65F071E7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b/>
                <w:bCs/>
                <w:sz w:val="24"/>
                <w:szCs w:val="24"/>
              </w:rPr>
              <w:t>0.032</w:t>
            </w:r>
          </w:p>
        </w:tc>
      </w:tr>
      <w:tr w:rsidR="00BB21FF" w:rsidRPr="00BB21FF" w14:paraId="26C84F58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57E8C8FE" w14:textId="670DACB1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BB21FF">
              <w:rPr>
                <w:sz w:val="24"/>
                <w:szCs w:val="24"/>
              </w:rPr>
              <w:t>Plec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8738DD8" w14:textId="2B7CA785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6.482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4155B95" w14:textId="179F252C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6.757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2671AE0" w14:textId="76EBE57B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959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87EE29C" w14:textId="7F9AB736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338</w:t>
            </w:r>
          </w:p>
        </w:tc>
      </w:tr>
      <w:tr w:rsidR="00BB21FF" w:rsidRPr="00BB21FF" w14:paraId="59850562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6D98A02F" w14:textId="065B6E09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BB21FF">
              <w:rPr>
                <w:sz w:val="24"/>
                <w:szCs w:val="24"/>
              </w:rPr>
              <w:t>Pseudoscorpionid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3461447" w14:textId="16CB96E3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977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2849C2C" w14:textId="094320B5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10.684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467F630" w14:textId="16C329A4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091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35C5DBE" w14:textId="0F303DE5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927</w:t>
            </w:r>
          </w:p>
        </w:tc>
      </w:tr>
      <w:tr w:rsidR="00BB21FF" w:rsidRPr="00BB21FF" w14:paraId="69F6227D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5F2C65C1" w14:textId="02FB07F4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BB21FF">
              <w:rPr>
                <w:sz w:val="24"/>
                <w:szCs w:val="24"/>
              </w:rPr>
              <w:t>Psoc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487F32" w14:textId="2E2A9C68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6.531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9447217" w14:textId="410FE86C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6.757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1D9966D" w14:textId="30B40C32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967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36CA4AC" w14:textId="120E3AD1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334</w:t>
            </w:r>
          </w:p>
        </w:tc>
      </w:tr>
      <w:tr w:rsidR="00BB21FF" w:rsidRPr="00BB21FF" w14:paraId="51C2C35F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2296049B" w14:textId="7A05F75C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BB21FF">
              <w:rPr>
                <w:sz w:val="24"/>
                <w:szCs w:val="24"/>
              </w:rPr>
              <w:t>Psychodidae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03B7710" w14:textId="69C32245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3.228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45388F7" w14:textId="6052E6AE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5.587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3BA31CB" w14:textId="2EA16F42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578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914E5DB" w14:textId="6C9AD157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564</w:t>
            </w:r>
          </w:p>
        </w:tc>
      </w:tr>
      <w:tr w:rsidR="00BB21FF" w:rsidRPr="00BB21FF" w14:paraId="0B658E8D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7CDF1EC" w14:textId="5011E00C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BB21FF">
              <w:rPr>
                <w:sz w:val="24"/>
                <w:szCs w:val="24"/>
              </w:rPr>
              <w:t>Raphidi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2C6BF7A" w14:textId="4F61E272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9.434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DAC95DE" w14:textId="1BDCF785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10.684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0FE4AE0" w14:textId="1DA73CAC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883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68B5C6C" w14:textId="367309B9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378</w:t>
            </w:r>
          </w:p>
        </w:tc>
      </w:tr>
      <w:tr w:rsidR="00BB21FF" w:rsidRPr="00BB21FF" w14:paraId="26491B9F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521A7F9A" w14:textId="62D75E91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Thysan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D9E229E" w14:textId="569A2673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2.27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6A2E1EA" w14:textId="17454808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7.554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1C191AC" w14:textId="2729659D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3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9FE27C8" w14:textId="06356161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764</w:t>
            </w:r>
          </w:p>
        </w:tc>
      </w:tr>
      <w:tr w:rsidR="00BB21FF" w:rsidRPr="00BB21FF" w14:paraId="371DF418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5DB565D2" w14:textId="28AE99CE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BB21FF">
              <w:rPr>
                <w:sz w:val="24"/>
                <w:szCs w:val="24"/>
              </w:rPr>
              <w:t>Trich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31018EF" w14:textId="7601FBEA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2.239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B995506" w14:textId="7EDD4128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5.432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45FBCF7" w14:textId="36197163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412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7E13E41" w14:textId="2102A35D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680</w:t>
            </w:r>
          </w:p>
        </w:tc>
      </w:tr>
      <w:tr w:rsidR="00BB21FF" w:rsidRPr="00BB21FF" w14:paraId="5E37D350" w14:textId="77777777" w:rsidTr="00265881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132A0434" w14:textId="664A40E0" w:rsidR="00BB21FF" w:rsidRPr="00BB21FF" w:rsidRDefault="00BB21FF" w:rsidP="00BB21F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BB21FF">
              <w:rPr>
                <w:sz w:val="24"/>
                <w:szCs w:val="24"/>
              </w:rPr>
              <w:t>Trombidiformes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DEFFD4E" w14:textId="43400D8C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11.025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D57EF1" w14:textId="42DBBF95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7.554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B73A2B7" w14:textId="6BF6C2F8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1.459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E36250A" w14:textId="1CB4353D" w:rsidR="00BB21FF" w:rsidRPr="00BB21FF" w:rsidRDefault="00BB21FF" w:rsidP="00BB21F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sz w:val="24"/>
                <w:szCs w:val="24"/>
              </w:rPr>
              <w:t>0.145</w:t>
            </w:r>
          </w:p>
        </w:tc>
      </w:tr>
      <w:tr w:rsidR="00BB21FF" w:rsidRPr="00BB21FF" w14:paraId="565AAFE4" w14:textId="77777777" w:rsidTr="00227BDF">
        <w:trPr>
          <w:trHeight w:val="290"/>
        </w:trPr>
        <w:tc>
          <w:tcPr>
            <w:tcW w:w="438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B2865F" w14:textId="322FAB81" w:rsidR="00BB21FF" w:rsidRPr="00BB21FF" w:rsidRDefault="00BB21FF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Null deviance: </w:t>
            </w:r>
            <w:r w:rsidR="0009539D" w:rsidRPr="0009539D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87234 </w:t>
            </w: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on 897 </w:t>
            </w:r>
            <w:proofErr w:type="spellStart"/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df</w:t>
            </w:r>
            <w:proofErr w:type="spellEnd"/>
          </w:p>
        </w:tc>
        <w:tc>
          <w:tcPr>
            <w:tcW w:w="438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9A9FA" w14:textId="1FBB5DDE" w:rsidR="00BB21FF" w:rsidRPr="00BB21FF" w:rsidRDefault="00BB21FF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Residual deviance: </w:t>
            </w:r>
            <w:r w:rsidR="0009539D" w:rsidRPr="0009539D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74388 </w:t>
            </w: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on 869 </w:t>
            </w:r>
            <w:proofErr w:type="spellStart"/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df</w:t>
            </w:r>
            <w:proofErr w:type="spellEnd"/>
          </w:p>
        </w:tc>
      </w:tr>
      <w:tr w:rsidR="00BB21FF" w:rsidRPr="00BB21FF" w14:paraId="461419FC" w14:textId="77777777" w:rsidTr="00227BDF">
        <w:trPr>
          <w:trHeight w:val="290"/>
        </w:trPr>
        <w:tc>
          <w:tcPr>
            <w:tcW w:w="8777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1A9006" w14:textId="5C6D561E" w:rsidR="00BB21FF" w:rsidRPr="00BB21FF" w:rsidRDefault="00BB21FF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AIC: </w:t>
            </w:r>
            <w:r w:rsidR="0009539D" w:rsidRPr="0009539D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6574.8</w:t>
            </w:r>
          </w:p>
        </w:tc>
      </w:tr>
    </w:tbl>
    <w:p w14:paraId="40CCAF41" w14:textId="77777777" w:rsidR="00D1018C" w:rsidRPr="004A6E85" w:rsidRDefault="00D1018C">
      <w:pPr>
        <w:rPr>
          <w:rFonts w:asciiTheme="majorHAnsi" w:hAnsiTheme="majorHAnsi" w:cstheme="majorHAnsi"/>
          <w:sz w:val="24"/>
          <w:szCs w:val="24"/>
        </w:rPr>
      </w:pPr>
      <w:r w:rsidRPr="004A6E85">
        <w:rPr>
          <w:rFonts w:asciiTheme="majorHAnsi" w:hAnsiTheme="majorHAnsi" w:cstheme="majorHAnsi"/>
          <w:sz w:val="24"/>
          <w:szCs w:val="24"/>
        </w:rPr>
        <w:br w:type="page"/>
      </w:r>
    </w:p>
    <w:p w14:paraId="11427F93" w14:textId="4ACACBC6" w:rsidR="00814D72" w:rsidRPr="004A6E85" w:rsidRDefault="00E17A2A" w:rsidP="00603810">
      <w:pPr>
        <w:spacing w:before="120" w:after="120" w:line="240" w:lineRule="auto"/>
        <w:rPr>
          <w:sz w:val="24"/>
          <w:szCs w:val="24"/>
        </w:rPr>
      </w:pPr>
      <w:r w:rsidRPr="008326BD">
        <w:rPr>
          <w:b/>
          <w:sz w:val="24"/>
          <w:szCs w:val="24"/>
        </w:rPr>
        <w:lastRenderedPageBreak/>
        <w:t xml:space="preserve">Table </w:t>
      </w:r>
      <w:r w:rsidR="00BE5661">
        <w:rPr>
          <w:b/>
          <w:sz w:val="24"/>
          <w:szCs w:val="24"/>
        </w:rPr>
        <w:t>7</w:t>
      </w:r>
      <w:r w:rsidR="004E1533" w:rsidRPr="008326BD">
        <w:rPr>
          <w:b/>
          <w:sz w:val="24"/>
          <w:szCs w:val="24"/>
        </w:rPr>
        <w:t>:</w:t>
      </w:r>
      <w:r w:rsidRPr="004A6E85">
        <w:rPr>
          <w:sz w:val="24"/>
          <w:szCs w:val="24"/>
        </w:rPr>
        <w:t xml:space="preserve"> </w:t>
      </w:r>
      <w:r w:rsidR="00BA425B" w:rsidRPr="004A6E85">
        <w:rPr>
          <w:sz w:val="24"/>
          <w:szCs w:val="24"/>
        </w:rPr>
        <w:t xml:space="preserve">General </w:t>
      </w:r>
      <w:r w:rsidR="00BC6EBE" w:rsidRPr="004A6E85">
        <w:rPr>
          <w:sz w:val="24"/>
          <w:szCs w:val="24"/>
        </w:rPr>
        <w:t xml:space="preserve">linear model </w:t>
      </w:r>
      <w:r w:rsidR="00BA425B" w:rsidRPr="004A6E85">
        <w:rPr>
          <w:sz w:val="24"/>
          <w:szCs w:val="24"/>
        </w:rPr>
        <w:t xml:space="preserve">of </w:t>
      </w:r>
      <w:r w:rsidR="00BC6EBE" w:rsidRPr="004A6E85">
        <w:rPr>
          <w:rFonts w:ascii="Times New Roman" w:hAnsi="Times New Roman" w:cs="Times New Roman"/>
          <w:sz w:val="24"/>
          <w:szCs w:val="24"/>
        </w:rPr>
        <w:t xml:space="preserve">eicosapentaenoic </w:t>
      </w:r>
      <w:r w:rsidR="00BA425B" w:rsidRPr="004A6E85">
        <w:rPr>
          <w:rFonts w:ascii="Times New Roman" w:hAnsi="Times New Roman" w:cs="Times New Roman"/>
          <w:sz w:val="24"/>
          <w:szCs w:val="24"/>
        </w:rPr>
        <w:t xml:space="preserve">acid (EPA; 20:5n-3) </w:t>
      </w:r>
      <w:r w:rsidR="00BC6EBE" w:rsidRPr="004A6E85">
        <w:rPr>
          <w:sz w:val="24"/>
          <w:szCs w:val="24"/>
        </w:rPr>
        <w:t xml:space="preserve">content </w:t>
      </w:r>
      <w:r w:rsidR="00BA425B" w:rsidRPr="004A6E85">
        <w:rPr>
          <w:sz w:val="24"/>
          <w:szCs w:val="24"/>
        </w:rPr>
        <w:t xml:space="preserve">by </w:t>
      </w:r>
      <w:r w:rsidR="00BC6EBE" w:rsidRPr="004A6E85">
        <w:rPr>
          <w:sz w:val="24"/>
          <w:szCs w:val="24"/>
        </w:rPr>
        <w:t>arthropod taxa</w:t>
      </w:r>
      <w:r w:rsidR="00BA425B" w:rsidRPr="004A6E85">
        <w:rPr>
          <w:sz w:val="24"/>
          <w:szCs w:val="24"/>
        </w:rPr>
        <w:t xml:space="preserve">. Values were compared to semi-aquatic insect order </w:t>
      </w:r>
      <w:proofErr w:type="spellStart"/>
      <w:r w:rsidR="00BA425B" w:rsidRPr="004A6E85">
        <w:rPr>
          <w:sz w:val="24"/>
          <w:szCs w:val="24"/>
        </w:rPr>
        <w:t>Psychodidae</w:t>
      </w:r>
      <w:proofErr w:type="spellEnd"/>
      <w:r w:rsidR="00BA425B" w:rsidRPr="004A6E85">
        <w:rPr>
          <w:sz w:val="24"/>
          <w:szCs w:val="24"/>
        </w:rPr>
        <w:t xml:space="preserve">. Bold values represent coefficient variables that were statistically significant at the </w:t>
      </w:r>
      <w:r w:rsidR="00BC6EBE" w:rsidRPr="004A6E85">
        <w:rPr>
          <w:rFonts w:cstheme="minorHAnsi"/>
          <w:sz w:val="24"/>
          <w:szCs w:val="24"/>
        </w:rPr>
        <w:t>α</w:t>
      </w:r>
      <w:r w:rsidR="00BA425B" w:rsidRPr="004A6E85">
        <w:rPr>
          <w:sz w:val="24"/>
          <w:szCs w:val="24"/>
        </w:rPr>
        <w:t xml:space="preserve"> = 0.05 level; a “</w:t>
      </w:r>
      <w:r w:rsidR="006601DA" w:rsidRPr="006601DA">
        <w:rPr>
          <w:sz w:val="24"/>
          <w:szCs w:val="24"/>
        </w:rPr>
        <w:t>*</w:t>
      </w:r>
      <w:r w:rsidR="00BA425B" w:rsidRPr="004A6E85">
        <w:rPr>
          <w:sz w:val="24"/>
          <w:szCs w:val="24"/>
        </w:rPr>
        <w:t xml:space="preserve">” mark refers to marginally significant values. </w:t>
      </w:r>
    </w:p>
    <w:tbl>
      <w:tblPr>
        <w:tblpPr w:leftFromText="180" w:rightFromText="180" w:vertAnchor="text" w:horzAnchor="margin" w:tblpY="147"/>
        <w:tblW w:w="8777" w:type="dxa"/>
        <w:tblLayout w:type="fixed"/>
        <w:tblLook w:val="04A0" w:firstRow="1" w:lastRow="0" w:firstColumn="1" w:lastColumn="0" w:noHBand="0" w:noVBand="1"/>
      </w:tblPr>
      <w:tblGrid>
        <w:gridCol w:w="2547"/>
        <w:gridCol w:w="1557"/>
        <w:gridCol w:w="284"/>
        <w:gridCol w:w="1274"/>
        <w:gridCol w:w="1557"/>
        <w:gridCol w:w="1558"/>
      </w:tblGrid>
      <w:tr w:rsidR="0009539D" w:rsidRPr="00BB21FF" w14:paraId="3E968CA0" w14:textId="77777777" w:rsidTr="00227BDF">
        <w:trPr>
          <w:trHeight w:val="290"/>
        </w:trPr>
        <w:tc>
          <w:tcPr>
            <w:tcW w:w="2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8A9360" w14:textId="77777777" w:rsidR="0009539D" w:rsidRPr="00BB21FF" w:rsidRDefault="0009539D" w:rsidP="00227BD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5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44B16D" w14:textId="77777777" w:rsidR="0009539D" w:rsidRPr="00BB21FF" w:rsidRDefault="0009539D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Estimate</w:t>
            </w:r>
          </w:p>
        </w:tc>
        <w:tc>
          <w:tcPr>
            <w:tcW w:w="155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577D7D" w14:textId="77777777" w:rsidR="0009539D" w:rsidRPr="00BB21FF" w:rsidRDefault="0009539D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15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75E48C" w14:textId="77777777" w:rsidR="0009539D" w:rsidRPr="00BB21FF" w:rsidRDefault="0009539D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t value</w:t>
            </w:r>
          </w:p>
        </w:tc>
        <w:tc>
          <w:tcPr>
            <w:tcW w:w="15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DBB48" w14:textId="77777777" w:rsidR="0009539D" w:rsidRPr="00BB21FF" w:rsidRDefault="0009539D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p</w:t>
            </w:r>
          </w:p>
        </w:tc>
      </w:tr>
      <w:tr w:rsidR="0009539D" w:rsidRPr="00BB21FF" w14:paraId="548DC605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09DBD4D" w14:textId="34206298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(Intercept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E741162" w14:textId="3573D733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5CBB159" w14:textId="607FB8E2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4.899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25F6784" w14:textId="432AAE70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1131809" w14:textId="69574254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1.000</w:t>
            </w:r>
          </w:p>
        </w:tc>
      </w:tr>
      <w:tr w:rsidR="0009539D" w:rsidRPr="00BB21FF" w14:paraId="2B42E8FB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5DF282DC" w14:textId="1C962FCE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Cole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B931D72" w14:textId="58F9B469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81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5DD6AFE" w14:textId="34A7EA17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5.024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A5E5E2C" w14:textId="40342D99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161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14FBE43" w14:textId="44950669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872</w:t>
            </w:r>
          </w:p>
        </w:tc>
      </w:tr>
      <w:tr w:rsidR="0009539D" w:rsidRPr="00BB21FF" w14:paraId="643E2423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40F0BA74" w14:textId="0BF162E9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Collembol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E2DC2BD" w14:textId="42277E1F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5.677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C94BB40" w14:textId="24704691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5.477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0E08A5A" w14:textId="50C2B5ED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1.036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1285B29" w14:textId="5F67AAF6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300</w:t>
            </w:r>
          </w:p>
        </w:tc>
      </w:tr>
      <w:tr w:rsidR="0009539D" w:rsidRPr="00BB21FF" w14:paraId="14F38DCA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EFD304D" w14:textId="268D7CE6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Derma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232CECB" w14:textId="3C4B7C04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1.083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2340CE6" w14:textId="00AFB685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5.657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1DFB483" w14:textId="5D7BA6AF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191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E1CE113" w14:textId="4E4576DF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848</w:t>
            </w:r>
          </w:p>
        </w:tc>
      </w:tr>
      <w:tr w:rsidR="0009539D" w:rsidRPr="00BB21FF" w14:paraId="439A4FBD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5E9349D6" w14:textId="1E1DE97E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Diplopod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3846D35" w14:textId="39CF1CA9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186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A5E7B9F" w14:textId="5110AE4C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7.746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5B955C9" w14:textId="55690A5C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024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21CBD63" w14:textId="7D51C4A9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981</w:t>
            </w:r>
          </w:p>
        </w:tc>
      </w:tr>
      <w:tr w:rsidR="0009539D" w:rsidRPr="00BB21FF" w14:paraId="4C4441AC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11F1D829" w14:textId="2440AD40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Di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5FE4FDA" w14:textId="0BBE3CBC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2.007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849FF18" w14:textId="7B3C2047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4.959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9CBE53B" w14:textId="77B9E2DF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405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E25D409" w14:textId="36EB9FF8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686</w:t>
            </w:r>
          </w:p>
        </w:tc>
      </w:tr>
      <w:tr w:rsidR="0009539D" w:rsidRPr="00BB21FF" w14:paraId="3C1C0A0E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71984C9B" w14:textId="1E922097" w:rsidR="0009539D" w:rsidRPr="00F82E71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F82E71">
              <w:rPr>
                <w:b/>
                <w:bCs/>
                <w:sz w:val="24"/>
                <w:szCs w:val="24"/>
              </w:rPr>
              <w:t>Diptera (</w:t>
            </w:r>
            <w:proofErr w:type="spellStart"/>
            <w:r w:rsidRPr="00F82E71">
              <w:rPr>
                <w:b/>
                <w:bCs/>
                <w:sz w:val="24"/>
                <w:szCs w:val="24"/>
              </w:rPr>
              <w:t>Chaoborus</w:t>
            </w:r>
            <w:proofErr w:type="spellEnd"/>
            <w:r w:rsidRPr="00F82E71">
              <w:rPr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ABFD070" w14:textId="7C375F34" w:rsidR="0009539D" w:rsidRPr="00F82E71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F82E71">
              <w:rPr>
                <w:b/>
                <w:bCs/>
                <w:sz w:val="24"/>
                <w:szCs w:val="24"/>
              </w:rPr>
              <w:t>10.83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BAC5BE3" w14:textId="5353C9E8" w:rsidR="0009539D" w:rsidRPr="00F82E71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F82E71">
              <w:rPr>
                <w:b/>
                <w:bCs/>
                <w:sz w:val="24"/>
                <w:szCs w:val="24"/>
              </w:rPr>
              <w:t>4.978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E4DEF68" w14:textId="4F300934" w:rsidR="0009539D" w:rsidRPr="00F82E71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F82E71">
              <w:rPr>
                <w:b/>
                <w:bCs/>
                <w:sz w:val="24"/>
                <w:szCs w:val="24"/>
              </w:rPr>
              <w:t>2.176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EE61763" w14:textId="5F1F9CCA" w:rsidR="0009539D" w:rsidRPr="00F82E71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F82E71">
              <w:rPr>
                <w:b/>
                <w:bCs/>
                <w:sz w:val="24"/>
                <w:szCs w:val="24"/>
              </w:rPr>
              <w:t>0.030</w:t>
            </w:r>
          </w:p>
        </w:tc>
      </w:tr>
      <w:tr w:rsidR="0009539D" w:rsidRPr="00BB21FF" w14:paraId="4D006D1D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1ABA93CE" w14:textId="3967AF6D" w:rsidR="0009539D" w:rsidRPr="0009539D" w:rsidRDefault="0009539D" w:rsidP="00F82E71">
            <w:pPr>
              <w:spacing w:after="0" w:line="240" w:lineRule="auto"/>
              <w:ind w:right="-107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Diptera (Chironomidae)</w:t>
            </w:r>
            <w:r w:rsidR="00F82E71">
              <w:rPr>
                <w:sz w:val="24"/>
                <w:szCs w:val="24"/>
              </w:rPr>
              <w:t>*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2C4FBB7" w14:textId="74E63F61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8.38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9F93F98" w14:textId="4EF5F149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4.936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A099931" w14:textId="5C26D191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1.698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D46B7A7" w14:textId="0BBFC77F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090</w:t>
            </w:r>
          </w:p>
        </w:tc>
      </w:tr>
      <w:tr w:rsidR="0009539D" w:rsidRPr="00BB21FF" w14:paraId="2A98820E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2466DDA9" w14:textId="76558AE6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Diptera (Culicidae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95253FE" w14:textId="0C7F6044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1.942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66D0893" w14:textId="5186913C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6.197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EEA5F4" w14:textId="3E9E65C1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313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1613E1C" w14:textId="1FA7818D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754</w:t>
            </w:r>
          </w:p>
        </w:tc>
      </w:tr>
      <w:tr w:rsidR="0009539D" w:rsidRPr="00BB21FF" w14:paraId="22A6D9A4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7C20A4F" w14:textId="4317AA41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Diptera (</w:t>
            </w:r>
            <w:proofErr w:type="spellStart"/>
            <w:r w:rsidRPr="0009539D">
              <w:rPr>
                <w:sz w:val="24"/>
                <w:szCs w:val="24"/>
              </w:rPr>
              <w:t>Simuliidae</w:t>
            </w:r>
            <w:proofErr w:type="spellEnd"/>
            <w:r w:rsidRPr="0009539D">
              <w:rPr>
                <w:sz w:val="24"/>
                <w:szCs w:val="24"/>
              </w:rPr>
              <w:t>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A124D85" w14:textId="4A20F9CF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5.969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B34B279" w14:textId="52DEB221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5.237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FAF868D" w14:textId="5BBBA6B0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1.14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BC9AAB6" w14:textId="3758D139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255</w:t>
            </w:r>
          </w:p>
        </w:tc>
      </w:tr>
      <w:tr w:rsidR="0009539D" w:rsidRPr="00BB21FF" w14:paraId="6E98786E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75F83407" w14:textId="10A66920" w:rsidR="0009539D" w:rsidRPr="00F82E71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F82E71">
              <w:rPr>
                <w:b/>
                <w:bCs/>
                <w:sz w:val="24"/>
                <w:szCs w:val="24"/>
              </w:rPr>
              <w:t>Ephemer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DF0ED5F" w14:textId="516FE8B7" w:rsidR="0009539D" w:rsidRPr="00F82E71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F82E71">
              <w:rPr>
                <w:b/>
                <w:bCs/>
                <w:sz w:val="24"/>
                <w:szCs w:val="24"/>
              </w:rPr>
              <w:t>15.03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ECF4708" w14:textId="1CA5160C" w:rsidR="0009539D" w:rsidRPr="00F82E71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F82E71">
              <w:rPr>
                <w:b/>
                <w:bCs/>
                <w:sz w:val="24"/>
                <w:szCs w:val="24"/>
              </w:rPr>
              <w:t>5.089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0E4B880" w14:textId="60637E30" w:rsidR="0009539D" w:rsidRPr="00F82E71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F82E71">
              <w:rPr>
                <w:b/>
                <w:bCs/>
                <w:sz w:val="24"/>
                <w:szCs w:val="24"/>
              </w:rPr>
              <w:t>2.953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186E1FD" w14:textId="10225716" w:rsidR="0009539D" w:rsidRPr="00F82E71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F82E71">
              <w:rPr>
                <w:b/>
                <w:bCs/>
                <w:sz w:val="24"/>
                <w:szCs w:val="24"/>
              </w:rPr>
              <w:t>0.003</w:t>
            </w:r>
          </w:p>
        </w:tc>
      </w:tr>
      <w:tr w:rsidR="0009539D" w:rsidRPr="00BB21FF" w14:paraId="6DB52138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6A5105C6" w14:textId="410D5BD5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Hemi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15779D6" w14:textId="71B2D780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132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3E9D8B6" w14:textId="70D5B289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5.011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D2BB361" w14:textId="19274005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026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08D7458" w14:textId="68E46CFE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979</w:t>
            </w:r>
          </w:p>
        </w:tc>
      </w:tr>
      <w:tr w:rsidR="0009539D" w:rsidRPr="00BB21FF" w14:paraId="1FEB4640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58C84599" w14:textId="21B0F20F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Hymen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622D9EC" w14:textId="4DDA0DFB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5.149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20EF652" w14:textId="4C07A340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4.995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30C7B7C" w14:textId="3CB4851A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1.031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0EA19C4" w14:textId="1577C916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303</w:t>
            </w:r>
          </w:p>
        </w:tc>
      </w:tr>
      <w:tr w:rsidR="0009539D" w:rsidRPr="00BB21FF" w14:paraId="487F8768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1FF2DB1F" w14:textId="11400103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Isopod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2CCEDE2" w14:textId="6C3DB259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8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ACEC4BA" w14:textId="3026BDFD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6.481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95DF44D" w14:textId="6D6956FC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124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4721AEC" w14:textId="590A33BD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902</w:t>
            </w:r>
          </w:p>
        </w:tc>
      </w:tr>
      <w:tr w:rsidR="0009539D" w:rsidRPr="00BB21FF" w14:paraId="7A7AC12A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5F7A790C" w14:textId="14AA7723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09539D">
              <w:rPr>
                <w:sz w:val="24"/>
                <w:szCs w:val="24"/>
              </w:rPr>
              <w:t>Ixodid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8829A25" w14:textId="7B1455FB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608702" w14:textId="10B82B63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9.798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3284473" w14:textId="39291913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AD6B8C2" w14:textId="23F43658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1.000</w:t>
            </w:r>
          </w:p>
        </w:tc>
      </w:tr>
      <w:tr w:rsidR="0009539D" w:rsidRPr="00BB21FF" w14:paraId="39FF7DAB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52516E87" w14:textId="1EDBE12C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Lepid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90A1E11" w14:textId="3CEC6993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801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43030AB" w14:textId="5970D406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5.209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7C7D654" w14:textId="2C86FB67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154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87635ED" w14:textId="073E6784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878</w:t>
            </w:r>
          </w:p>
        </w:tc>
      </w:tr>
      <w:tr w:rsidR="0009539D" w:rsidRPr="00BB21FF" w14:paraId="619F491A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1984E848" w14:textId="65ED7C55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09539D">
              <w:rPr>
                <w:sz w:val="24"/>
                <w:szCs w:val="24"/>
              </w:rPr>
              <w:t>Mec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ACFDFDC" w14:textId="256E8A75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1.893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3CBBC43" w14:textId="6A59984C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6.000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A0218CE" w14:textId="1E029AFB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316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D7E4EBC" w14:textId="57630F8C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752</w:t>
            </w:r>
          </w:p>
        </w:tc>
      </w:tr>
      <w:tr w:rsidR="0009539D" w:rsidRPr="00BB21FF" w14:paraId="52D7D06E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6C45D3D" w14:textId="6C53293B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Megal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639AB21" w14:textId="375B244F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4.756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D66CCC9" w14:textId="3AA744EF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5.657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BCAEC8C" w14:textId="797EE99C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841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2E1932B" w14:textId="4BBF4F27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401</w:t>
            </w:r>
          </w:p>
        </w:tc>
      </w:tr>
      <w:tr w:rsidR="0009539D" w:rsidRPr="00BB21FF" w14:paraId="5C03D675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C63F6E2" w14:textId="5FBA64AA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09539D">
              <w:rPr>
                <w:sz w:val="24"/>
                <w:szCs w:val="24"/>
              </w:rPr>
              <w:t>Neur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2031DA8" w14:textId="09F8C579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C95A2E7" w14:textId="01C6A118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6.000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3974ED7" w14:textId="05752532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EB83631" w14:textId="4EB09A68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1.000</w:t>
            </w:r>
          </w:p>
        </w:tc>
      </w:tr>
      <w:tr w:rsidR="0009539D" w:rsidRPr="00BB21FF" w14:paraId="117BDD52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1A472C7C" w14:textId="4072BE39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Opiliones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7824CB1" w14:textId="3098147B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1.808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CC4EC42" w14:textId="73F24701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6.000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9A85E2B" w14:textId="425D62FE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301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B316851" w14:textId="36A77652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763</w:t>
            </w:r>
          </w:p>
        </w:tc>
      </w:tr>
      <w:tr w:rsidR="0009539D" w:rsidRPr="00BB21FF" w14:paraId="72897D77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57E649DC" w14:textId="40D39489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Orth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8AC6A2B" w14:textId="713E8124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154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971C704" w14:textId="7B032B3E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6.000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CECC4AA" w14:textId="3F3A9BC4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026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24169EE" w14:textId="4E95656A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980</w:t>
            </w:r>
          </w:p>
        </w:tc>
      </w:tr>
      <w:tr w:rsidR="0009539D" w:rsidRPr="00BB21FF" w14:paraId="4A09DDC7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1F9F2C4D" w14:textId="135B14FB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09539D">
              <w:rPr>
                <w:sz w:val="24"/>
                <w:szCs w:val="24"/>
              </w:rPr>
              <w:t>Plec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873595E" w14:textId="50910932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4.525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C384B5B" w14:textId="0392DAB4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6.197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6AFC497" w14:textId="39C96E8E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73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015A93A" w14:textId="2F8CD959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465</w:t>
            </w:r>
          </w:p>
        </w:tc>
      </w:tr>
      <w:tr w:rsidR="0009539D" w:rsidRPr="00BB21FF" w14:paraId="737470D2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778DEE9C" w14:textId="0D155698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09539D">
              <w:rPr>
                <w:sz w:val="24"/>
                <w:szCs w:val="24"/>
              </w:rPr>
              <w:t>Pseudoscorpionid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B07D647" w14:textId="6C7F09A9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3.795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6B42229" w14:textId="55AB9B06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9.798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78F337F" w14:textId="12ACB085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387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BB7563E" w14:textId="45524BD7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699</w:t>
            </w:r>
          </w:p>
        </w:tc>
      </w:tr>
      <w:tr w:rsidR="0009539D" w:rsidRPr="00BB21FF" w14:paraId="09B5C862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5519227F" w14:textId="500C3A55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09539D">
              <w:rPr>
                <w:sz w:val="24"/>
                <w:szCs w:val="24"/>
              </w:rPr>
              <w:t>Psoc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04D45DE" w14:textId="69D52D6E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F7E266B" w14:textId="5F8EB18F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6.197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594CFBB" w14:textId="00796609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8F21253" w14:textId="1E5A750E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1.000</w:t>
            </w:r>
          </w:p>
        </w:tc>
      </w:tr>
      <w:tr w:rsidR="0009539D" w:rsidRPr="00BB21FF" w14:paraId="6038C41C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1DD4FCFE" w14:textId="0D7E78F7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09539D">
              <w:rPr>
                <w:sz w:val="24"/>
                <w:szCs w:val="24"/>
              </w:rPr>
              <w:t>Psychodidae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EFA6841" w14:textId="5E885B06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2.442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77E4022" w14:textId="467F59D0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5.123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16F2CE0" w14:textId="45E3919C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477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1193CA8" w14:textId="6A9387C2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634</w:t>
            </w:r>
          </w:p>
        </w:tc>
      </w:tr>
      <w:tr w:rsidR="0009539D" w:rsidRPr="00BB21FF" w14:paraId="343F3B29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7CC84BA9" w14:textId="05909C72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09539D">
              <w:rPr>
                <w:sz w:val="24"/>
                <w:szCs w:val="24"/>
              </w:rPr>
              <w:t>Raphidi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B0B80B1" w14:textId="6472F700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908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354C829" w14:textId="629520C5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9.798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68FC023" w14:textId="26CC225D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093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3CAC047" w14:textId="754A977C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926</w:t>
            </w:r>
          </w:p>
        </w:tc>
      </w:tr>
      <w:tr w:rsidR="0009539D" w:rsidRPr="00BB21FF" w14:paraId="55D751DC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78CD65CA" w14:textId="78BBDBBE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Thysan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AC6E4AD" w14:textId="7EB573FE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652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B3FA913" w14:textId="51E2C433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6.928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4460ADB" w14:textId="6F9B9F53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094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E1B3BF0" w14:textId="5E65F46E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925</w:t>
            </w:r>
          </w:p>
        </w:tc>
      </w:tr>
      <w:tr w:rsidR="0009539D" w:rsidRPr="00BB21FF" w14:paraId="36CB9DB1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406C3F70" w14:textId="52EBD9F1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09539D">
              <w:rPr>
                <w:sz w:val="24"/>
                <w:szCs w:val="24"/>
              </w:rPr>
              <w:t>Trichoptera</w:t>
            </w:r>
            <w:proofErr w:type="spellEnd"/>
            <w:r w:rsidR="00F82E71">
              <w:rPr>
                <w:sz w:val="24"/>
                <w:szCs w:val="24"/>
              </w:rPr>
              <w:t>*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3CA6F5A" w14:textId="095C6920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9.473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81E83FE" w14:textId="728A546D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4.982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5BA9F3C" w14:textId="08793196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1.902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37B9339" w14:textId="616B91B3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058</w:t>
            </w:r>
          </w:p>
        </w:tc>
      </w:tr>
      <w:tr w:rsidR="0009539D" w:rsidRPr="00BB21FF" w14:paraId="2D3C4A64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C6D5AAE" w14:textId="7686DE71" w:rsidR="0009539D" w:rsidRPr="0009539D" w:rsidRDefault="0009539D" w:rsidP="0009539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09539D">
              <w:rPr>
                <w:sz w:val="24"/>
                <w:szCs w:val="24"/>
              </w:rPr>
              <w:t>Trombidiformes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A3C94B6" w14:textId="2897033E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593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121D93F" w14:textId="536E9A28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6.928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A97F22B" w14:textId="4CCE8D35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086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23242E0" w14:textId="09FF9C1F" w:rsidR="0009539D" w:rsidRPr="0009539D" w:rsidRDefault="0009539D" w:rsidP="0009539D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09539D">
              <w:rPr>
                <w:sz w:val="24"/>
                <w:szCs w:val="24"/>
              </w:rPr>
              <w:t>0.932</w:t>
            </w:r>
          </w:p>
        </w:tc>
      </w:tr>
      <w:tr w:rsidR="0009539D" w:rsidRPr="00BB21FF" w14:paraId="4B0B0529" w14:textId="77777777" w:rsidTr="00227BDF">
        <w:trPr>
          <w:trHeight w:val="290"/>
        </w:trPr>
        <w:tc>
          <w:tcPr>
            <w:tcW w:w="438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EAEF3" w14:textId="1EBE706F" w:rsidR="0009539D" w:rsidRPr="00BB21FF" w:rsidRDefault="0009539D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Null deviance: </w:t>
            </w:r>
            <w:r w:rsidR="00634057" w:rsidRPr="00634057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78392 </w:t>
            </w: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on 897 </w:t>
            </w:r>
            <w:proofErr w:type="spellStart"/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df</w:t>
            </w:r>
            <w:proofErr w:type="spellEnd"/>
          </w:p>
        </w:tc>
        <w:tc>
          <w:tcPr>
            <w:tcW w:w="438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A8B33" w14:textId="503CE1D8" w:rsidR="0009539D" w:rsidRPr="00BB21FF" w:rsidRDefault="0009539D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Residual deviance: </w:t>
            </w:r>
            <w:r w:rsidR="00634057" w:rsidRPr="00634057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62564 </w:t>
            </w: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on 869 </w:t>
            </w:r>
            <w:proofErr w:type="spellStart"/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df</w:t>
            </w:r>
            <w:proofErr w:type="spellEnd"/>
          </w:p>
        </w:tc>
      </w:tr>
      <w:tr w:rsidR="0009539D" w:rsidRPr="00BB21FF" w14:paraId="0A40E650" w14:textId="77777777" w:rsidTr="00227BDF">
        <w:trPr>
          <w:trHeight w:val="290"/>
        </w:trPr>
        <w:tc>
          <w:tcPr>
            <w:tcW w:w="8777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D1C360" w14:textId="2F598C17" w:rsidR="0009539D" w:rsidRPr="00BB21FF" w:rsidRDefault="0009539D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AIC: </w:t>
            </w:r>
            <w:r w:rsidR="00634057" w:rsidRPr="00634057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6419.3</w:t>
            </w:r>
          </w:p>
        </w:tc>
      </w:tr>
    </w:tbl>
    <w:p w14:paraId="39AF7E80" w14:textId="77777777" w:rsidR="00E17A2A" w:rsidRPr="004A6E85" w:rsidRDefault="00E17A2A">
      <w:pPr>
        <w:rPr>
          <w:rFonts w:asciiTheme="majorHAnsi" w:hAnsiTheme="majorHAnsi" w:cstheme="majorHAnsi"/>
          <w:sz w:val="24"/>
          <w:szCs w:val="24"/>
        </w:rPr>
      </w:pPr>
      <w:r w:rsidRPr="004A6E85">
        <w:rPr>
          <w:rFonts w:asciiTheme="majorHAnsi" w:hAnsiTheme="majorHAnsi" w:cstheme="majorHAnsi"/>
          <w:sz w:val="24"/>
          <w:szCs w:val="24"/>
        </w:rPr>
        <w:br w:type="page"/>
      </w:r>
    </w:p>
    <w:p w14:paraId="78FD6223" w14:textId="60F85181" w:rsidR="00E17A2A" w:rsidRPr="004A6E85" w:rsidRDefault="00E17A2A" w:rsidP="00603810">
      <w:pPr>
        <w:spacing w:before="120" w:after="120" w:line="240" w:lineRule="auto"/>
        <w:rPr>
          <w:sz w:val="24"/>
          <w:szCs w:val="24"/>
        </w:rPr>
      </w:pPr>
      <w:r w:rsidRPr="008326BD">
        <w:rPr>
          <w:b/>
          <w:sz w:val="24"/>
          <w:szCs w:val="24"/>
        </w:rPr>
        <w:lastRenderedPageBreak/>
        <w:t xml:space="preserve">Table </w:t>
      </w:r>
      <w:r w:rsidR="00BE5661">
        <w:rPr>
          <w:b/>
          <w:sz w:val="24"/>
          <w:szCs w:val="24"/>
        </w:rPr>
        <w:t>8</w:t>
      </w:r>
      <w:r w:rsidR="004E1533" w:rsidRPr="008326BD">
        <w:rPr>
          <w:b/>
          <w:sz w:val="24"/>
          <w:szCs w:val="24"/>
        </w:rPr>
        <w:t>:</w:t>
      </w:r>
      <w:r w:rsidRPr="004A6E85">
        <w:rPr>
          <w:sz w:val="24"/>
          <w:szCs w:val="24"/>
        </w:rPr>
        <w:t xml:space="preserve"> </w:t>
      </w:r>
      <w:r w:rsidR="00BA425B" w:rsidRPr="004A6E85">
        <w:rPr>
          <w:sz w:val="24"/>
          <w:szCs w:val="24"/>
        </w:rPr>
        <w:t xml:space="preserve">General </w:t>
      </w:r>
      <w:r w:rsidR="00BC6EBE" w:rsidRPr="004A6E85">
        <w:rPr>
          <w:sz w:val="24"/>
          <w:szCs w:val="24"/>
        </w:rPr>
        <w:t xml:space="preserve">linear model </w:t>
      </w:r>
      <w:r w:rsidR="00BA425B" w:rsidRPr="004A6E85">
        <w:rPr>
          <w:sz w:val="24"/>
          <w:szCs w:val="24"/>
        </w:rPr>
        <w:t xml:space="preserve">of </w:t>
      </w:r>
      <w:r w:rsidR="00BC6EBE" w:rsidRPr="004A6E85">
        <w:rPr>
          <w:rFonts w:ascii="Times New Roman" w:hAnsi="Times New Roman" w:cs="Times New Roman"/>
          <w:sz w:val="24"/>
          <w:szCs w:val="24"/>
        </w:rPr>
        <w:t xml:space="preserve">arachidonic </w:t>
      </w:r>
      <w:r w:rsidR="00BA425B" w:rsidRPr="004A6E85">
        <w:rPr>
          <w:rFonts w:ascii="Times New Roman" w:hAnsi="Times New Roman" w:cs="Times New Roman"/>
          <w:sz w:val="24"/>
          <w:szCs w:val="24"/>
        </w:rPr>
        <w:t>acid (ARA; 20:4n</w:t>
      </w:r>
      <w:r w:rsidR="00722881" w:rsidRPr="004A6E85">
        <w:rPr>
          <w:rFonts w:ascii="Times New Roman" w:hAnsi="Times New Roman" w:cs="Times New Roman"/>
          <w:sz w:val="24"/>
          <w:szCs w:val="24"/>
        </w:rPr>
        <w:t>-</w:t>
      </w:r>
      <w:r w:rsidR="00BA425B" w:rsidRPr="004A6E85">
        <w:rPr>
          <w:rFonts w:ascii="Times New Roman" w:hAnsi="Times New Roman" w:cs="Times New Roman"/>
          <w:sz w:val="24"/>
          <w:szCs w:val="24"/>
        </w:rPr>
        <w:t xml:space="preserve">6) </w:t>
      </w:r>
      <w:r w:rsidR="00BC6EBE" w:rsidRPr="004A6E85">
        <w:rPr>
          <w:sz w:val="24"/>
          <w:szCs w:val="24"/>
        </w:rPr>
        <w:t xml:space="preserve">content </w:t>
      </w:r>
      <w:r w:rsidR="00BA425B" w:rsidRPr="004A6E85">
        <w:rPr>
          <w:sz w:val="24"/>
          <w:szCs w:val="24"/>
        </w:rPr>
        <w:t xml:space="preserve">by </w:t>
      </w:r>
      <w:r w:rsidR="00BC6EBE" w:rsidRPr="004A6E85">
        <w:rPr>
          <w:sz w:val="24"/>
          <w:szCs w:val="24"/>
        </w:rPr>
        <w:t>arthropod taxa</w:t>
      </w:r>
      <w:r w:rsidR="00BA425B" w:rsidRPr="004A6E85">
        <w:rPr>
          <w:sz w:val="24"/>
          <w:szCs w:val="24"/>
        </w:rPr>
        <w:t xml:space="preserve">. Values were compared to semi-aquatic insect order </w:t>
      </w:r>
      <w:proofErr w:type="spellStart"/>
      <w:r w:rsidR="00BA425B" w:rsidRPr="004A6E85">
        <w:rPr>
          <w:sz w:val="24"/>
          <w:szCs w:val="24"/>
        </w:rPr>
        <w:t>Psychodidae</w:t>
      </w:r>
      <w:proofErr w:type="spellEnd"/>
      <w:r w:rsidR="00BA425B" w:rsidRPr="004A6E85">
        <w:rPr>
          <w:sz w:val="24"/>
          <w:szCs w:val="24"/>
        </w:rPr>
        <w:t xml:space="preserve">. Bold values represent coefficient variables that were statistically significant at the </w:t>
      </w:r>
      <w:r w:rsidR="00BC6EBE" w:rsidRPr="004A6E85">
        <w:rPr>
          <w:rFonts w:cstheme="minorHAnsi"/>
          <w:sz w:val="24"/>
          <w:szCs w:val="24"/>
        </w:rPr>
        <w:t>α</w:t>
      </w:r>
      <w:r w:rsidR="00BA425B" w:rsidRPr="004A6E85">
        <w:rPr>
          <w:sz w:val="24"/>
          <w:szCs w:val="24"/>
        </w:rPr>
        <w:t xml:space="preserve"> = 0.05 level; a “</w:t>
      </w:r>
      <w:r w:rsidR="006601DA" w:rsidRPr="006601DA">
        <w:rPr>
          <w:sz w:val="24"/>
          <w:szCs w:val="24"/>
        </w:rPr>
        <w:t>*</w:t>
      </w:r>
      <w:r w:rsidR="00BA425B" w:rsidRPr="004A6E85">
        <w:rPr>
          <w:sz w:val="24"/>
          <w:szCs w:val="24"/>
        </w:rPr>
        <w:t xml:space="preserve">” mark refers to marginally significant values. </w:t>
      </w:r>
    </w:p>
    <w:tbl>
      <w:tblPr>
        <w:tblpPr w:leftFromText="180" w:rightFromText="180" w:vertAnchor="text" w:horzAnchor="margin" w:tblpY="147"/>
        <w:tblW w:w="8777" w:type="dxa"/>
        <w:tblLayout w:type="fixed"/>
        <w:tblLook w:val="04A0" w:firstRow="1" w:lastRow="0" w:firstColumn="1" w:lastColumn="0" w:noHBand="0" w:noVBand="1"/>
      </w:tblPr>
      <w:tblGrid>
        <w:gridCol w:w="2547"/>
        <w:gridCol w:w="1557"/>
        <w:gridCol w:w="284"/>
        <w:gridCol w:w="1274"/>
        <w:gridCol w:w="1557"/>
        <w:gridCol w:w="1558"/>
      </w:tblGrid>
      <w:tr w:rsidR="00F82E71" w:rsidRPr="00BB21FF" w14:paraId="2B4F1B11" w14:textId="77777777" w:rsidTr="00227BDF">
        <w:trPr>
          <w:trHeight w:val="290"/>
        </w:trPr>
        <w:tc>
          <w:tcPr>
            <w:tcW w:w="2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5DFE81" w14:textId="77777777" w:rsidR="00F82E71" w:rsidRPr="00BB21FF" w:rsidRDefault="00F82E71" w:rsidP="00227BD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5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F9887C" w14:textId="77777777" w:rsidR="00F82E71" w:rsidRPr="00BB21FF" w:rsidRDefault="00F82E71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Estimate</w:t>
            </w:r>
          </w:p>
        </w:tc>
        <w:tc>
          <w:tcPr>
            <w:tcW w:w="155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F5CCEC" w14:textId="77777777" w:rsidR="00F82E71" w:rsidRPr="00BB21FF" w:rsidRDefault="00F82E71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15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C34556" w14:textId="77777777" w:rsidR="00F82E71" w:rsidRPr="00BB21FF" w:rsidRDefault="00F82E71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t value</w:t>
            </w:r>
          </w:p>
        </w:tc>
        <w:tc>
          <w:tcPr>
            <w:tcW w:w="15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7D8A6" w14:textId="77777777" w:rsidR="00F82E71" w:rsidRPr="00BB21FF" w:rsidRDefault="00F82E71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p</w:t>
            </w:r>
          </w:p>
        </w:tc>
      </w:tr>
      <w:tr w:rsidR="00634057" w:rsidRPr="00BB21FF" w14:paraId="338ECE4A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14CE2EF3" w14:textId="330B4557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(Intercept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4EBD69A" w14:textId="28E55A6A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6949FDF" w14:textId="48F337D0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555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EC60441" w14:textId="6271F7B4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D9E0E12" w14:textId="1C2DA2A8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000</w:t>
            </w:r>
          </w:p>
        </w:tc>
      </w:tr>
      <w:tr w:rsidR="00634057" w:rsidRPr="00BB21FF" w14:paraId="46FAD123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088CA934" w14:textId="479C075C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Cole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743EBD6" w14:textId="0E26750C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516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3BB3035" w14:textId="6170A854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595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F353552" w14:textId="3FDB8813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324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74B835A" w14:textId="73C0F4AD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746</w:t>
            </w:r>
          </w:p>
        </w:tc>
      </w:tr>
      <w:tr w:rsidR="00634057" w:rsidRPr="00BB21FF" w14:paraId="460E79FA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1F360375" w14:textId="1E279DF6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b/>
                <w:bCs/>
                <w:sz w:val="24"/>
                <w:szCs w:val="24"/>
              </w:rPr>
              <w:t>Collembol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62F6DE0" w14:textId="6746DCFE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b/>
                <w:bCs/>
                <w:sz w:val="24"/>
                <w:szCs w:val="24"/>
              </w:rPr>
              <w:t>3.742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4972A6E" w14:textId="17A29977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b/>
                <w:bCs/>
                <w:sz w:val="24"/>
                <w:szCs w:val="24"/>
              </w:rPr>
              <w:t>1.739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64381C6" w14:textId="4252C948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b/>
                <w:bCs/>
                <w:sz w:val="24"/>
                <w:szCs w:val="24"/>
              </w:rPr>
              <w:t>2.152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6D64B2A" w14:textId="1E574530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b/>
                <w:bCs/>
                <w:sz w:val="24"/>
                <w:szCs w:val="24"/>
              </w:rPr>
              <w:t>0.032</w:t>
            </w:r>
          </w:p>
        </w:tc>
      </w:tr>
      <w:tr w:rsidR="00634057" w:rsidRPr="00BB21FF" w14:paraId="05374BCB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46A3EFE" w14:textId="2507B205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Derma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AFF6193" w14:textId="01C02709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507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24F334B" w14:textId="5CE8D2B6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796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36FBDDC" w14:textId="74466A5E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283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0D34CD5" w14:textId="54D21CAF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778</w:t>
            </w:r>
          </w:p>
        </w:tc>
      </w:tr>
      <w:tr w:rsidR="00634057" w:rsidRPr="00BB21FF" w14:paraId="4E225A8A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5635801" w14:textId="647C0C5F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Diplopod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F33ED1D" w14:textId="69F1FBC9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68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61C47B4" w14:textId="7654042B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2.459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F799E2" w14:textId="3B2AC3BA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277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6D7569B" w14:textId="0772031F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782</w:t>
            </w:r>
          </w:p>
        </w:tc>
      </w:tr>
      <w:tr w:rsidR="00634057" w:rsidRPr="00BB21FF" w14:paraId="7EBDFF41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16F83EFF" w14:textId="47861D35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Di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C956E77" w14:textId="581F5B40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287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BBB9D0E" w14:textId="0354BDD3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574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784E30D" w14:textId="3D71BDC9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817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0072FB5" w14:textId="1370721B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414</w:t>
            </w:r>
          </w:p>
        </w:tc>
      </w:tr>
      <w:tr w:rsidR="00634057" w:rsidRPr="00BB21FF" w14:paraId="0D2B0778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59F64BE9" w14:textId="452262DA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b/>
                <w:bCs/>
                <w:sz w:val="24"/>
                <w:szCs w:val="24"/>
              </w:rPr>
              <w:t>Diptera (</w:t>
            </w:r>
            <w:proofErr w:type="spellStart"/>
            <w:r w:rsidRPr="00634057">
              <w:rPr>
                <w:b/>
                <w:bCs/>
                <w:sz w:val="24"/>
                <w:szCs w:val="24"/>
              </w:rPr>
              <w:t>Chaoborus</w:t>
            </w:r>
            <w:proofErr w:type="spellEnd"/>
            <w:r w:rsidRPr="00634057">
              <w:rPr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8CB07AE" w14:textId="038C1B02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b/>
                <w:bCs/>
                <w:sz w:val="24"/>
                <w:szCs w:val="24"/>
              </w:rPr>
              <w:t>3.275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FF27679" w14:textId="39CF3A4C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b/>
                <w:bCs/>
                <w:sz w:val="24"/>
                <w:szCs w:val="24"/>
              </w:rPr>
              <w:t>1.580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3B7FF1D" w14:textId="32F3E6CA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b/>
                <w:bCs/>
                <w:sz w:val="24"/>
                <w:szCs w:val="24"/>
              </w:rPr>
              <w:t>2.072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4C2B874" w14:textId="085A46EA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b/>
                <w:bCs/>
                <w:sz w:val="24"/>
                <w:szCs w:val="24"/>
              </w:rPr>
              <w:t>0.039</w:t>
            </w:r>
          </w:p>
        </w:tc>
      </w:tr>
      <w:tr w:rsidR="00634057" w:rsidRPr="00BB21FF" w14:paraId="102191F7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46CA4B74" w14:textId="01E1280F" w:rsidR="00634057" w:rsidRPr="00634057" w:rsidRDefault="00634057" w:rsidP="00634057">
            <w:pPr>
              <w:spacing w:after="0" w:line="240" w:lineRule="auto"/>
              <w:ind w:right="-107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Diptera (Chironomidae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9BD7835" w14:textId="32A7159C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305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4B965A4" w14:textId="230EBCD5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567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77D1CFE" w14:textId="47F205AD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833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5CE2300" w14:textId="1E105B5B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405</w:t>
            </w:r>
          </w:p>
        </w:tc>
      </w:tr>
      <w:tr w:rsidR="00634057" w:rsidRPr="00BB21FF" w14:paraId="506C2DBD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72E977D6" w14:textId="70D5FAEB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Diptera (Culicidae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1A7350C" w14:textId="3BF9976D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998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6AABAD8" w14:textId="4BBFF7E8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967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ECEADC2" w14:textId="08281479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507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9ECE724" w14:textId="739D83D2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612</w:t>
            </w:r>
          </w:p>
        </w:tc>
      </w:tr>
      <w:tr w:rsidR="00634057" w:rsidRPr="00BB21FF" w14:paraId="78AB5812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61238772" w14:textId="5FB3FAF4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Diptera (</w:t>
            </w:r>
            <w:proofErr w:type="spellStart"/>
            <w:r w:rsidRPr="00634057">
              <w:rPr>
                <w:sz w:val="24"/>
                <w:szCs w:val="24"/>
              </w:rPr>
              <w:t>Simuliidae</w:t>
            </w:r>
            <w:proofErr w:type="spellEnd"/>
            <w:r w:rsidRPr="00634057">
              <w:rPr>
                <w:sz w:val="24"/>
                <w:szCs w:val="24"/>
              </w:rPr>
              <w:t>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B100DD0" w14:textId="5C84C2C9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379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1EE9F89" w14:textId="4049B102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663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A6AFC5F" w14:textId="52305DB1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83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560ABCA" w14:textId="739AB535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407</w:t>
            </w:r>
          </w:p>
        </w:tc>
      </w:tr>
      <w:tr w:rsidR="00634057" w:rsidRPr="00BB21FF" w14:paraId="3C4F3878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605E95C3" w14:textId="147685CE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Ephemer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7A430FC" w14:textId="407BC758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894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0F7F089" w14:textId="4B98CBD0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615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2D3B26E" w14:textId="21079115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554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E70E6B3" w14:textId="01CF3FE7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580</w:t>
            </w:r>
          </w:p>
        </w:tc>
      </w:tr>
      <w:tr w:rsidR="00634057" w:rsidRPr="00BB21FF" w14:paraId="0A2502DB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46362C75" w14:textId="6E548676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Hemi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7546EAE" w14:textId="006F1FD6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062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D26CB72" w14:textId="207FCC1E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591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457C423" w14:textId="0FB3CACF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039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60C1F99" w14:textId="3ECF2312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969</w:t>
            </w:r>
          </w:p>
        </w:tc>
      </w:tr>
      <w:tr w:rsidR="00634057" w:rsidRPr="00BB21FF" w14:paraId="2CD4FD32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48EB4FF8" w14:textId="17FA3DD0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Hymen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667B0B8" w14:textId="11DD81D8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365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2F32B3B" w14:textId="79B08669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586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5CE4C9A" w14:textId="0F393E42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861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65D8570" w14:textId="450A6199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390</w:t>
            </w:r>
          </w:p>
        </w:tc>
      </w:tr>
      <w:tr w:rsidR="00634057" w:rsidRPr="00BB21FF" w14:paraId="6F8550C9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02022309" w14:textId="0432D75E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Isopod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706C8C4" w14:textId="2B86BDDC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312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A50DF65" w14:textId="6D9365C4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2.057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B970E85" w14:textId="74A1E8AB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638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D14BC37" w14:textId="673A2A9E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524</w:t>
            </w:r>
          </w:p>
        </w:tc>
      </w:tr>
      <w:tr w:rsidR="00634057" w:rsidRPr="00BB21FF" w14:paraId="0677C086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687921CF" w14:textId="3C2DF6FE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634057">
              <w:rPr>
                <w:sz w:val="24"/>
                <w:szCs w:val="24"/>
              </w:rPr>
              <w:t>Ixodid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12E688" w14:textId="43485A7C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848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222AB34" w14:textId="03653F32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3.110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70E9B6B" w14:textId="58EE49D7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273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66D342E" w14:textId="6168CFB4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785</w:t>
            </w:r>
          </w:p>
        </w:tc>
      </w:tr>
      <w:tr w:rsidR="00634057" w:rsidRPr="00BB21FF" w14:paraId="2141B5CD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B21992A" w14:textId="3363A469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Lepid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2FDBAD9" w14:textId="7750423C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046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AF5E176" w14:textId="60768106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653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5D74269" w14:textId="75BD18FD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028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E1B881E" w14:textId="00705938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978</w:t>
            </w:r>
          </w:p>
        </w:tc>
      </w:tr>
      <w:tr w:rsidR="00634057" w:rsidRPr="00BB21FF" w14:paraId="6780245A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70E83736" w14:textId="435B8F46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634057">
              <w:rPr>
                <w:sz w:val="24"/>
                <w:szCs w:val="24"/>
              </w:rPr>
              <w:t>Mec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79B063C" w14:textId="16148930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182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14AE9C4" w14:textId="1F8B5962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905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1F6C000" w14:textId="13E085C4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62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2307188" w14:textId="4F41AB25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535</w:t>
            </w:r>
          </w:p>
        </w:tc>
      </w:tr>
      <w:tr w:rsidR="00634057" w:rsidRPr="00BB21FF" w14:paraId="72F4BC69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9FF8882" w14:textId="74A42612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Megal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B24A7B7" w14:textId="60252E34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2.231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842CBB4" w14:textId="479FC1A5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796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58DA961" w14:textId="3760E7E8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242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6A7EB26" w14:textId="6CFC0A37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215</w:t>
            </w:r>
          </w:p>
        </w:tc>
      </w:tr>
      <w:tr w:rsidR="00634057" w:rsidRPr="00BB21FF" w14:paraId="29BABA6E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1ECFD69" w14:textId="30150D23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634057">
              <w:rPr>
                <w:sz w:val="24"/>
                <w:szCs w:val="24"/>
              </w:rPr>
              <w:t>Neur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BC262F5" w14:textId="1B0F4CAC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B5B4B97" w14:textId="6BA23726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905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86F99A1" w14:textId="04A39E68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C656AB1" w14:textId="799265AC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000</w:t>
            </w:r>
          </w:p>
        </w:tc>
      </w:tr>
      <w:tr w:rsidR="00634057" w:rsidRPr="00BB21FF" w14:paraId="75DADC19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7B8ED54A" w14:textId="1A5D6C8E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Opiliones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1997517" w14:textId="44BEBE52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961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72DBAE9" w14:textId="3EBA459B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905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0686864" w14:textId="11236251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505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079A5D0" w14:textId="57E11FA5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614</w:t>
            </w:r>
          </w:p>
        </w:tc>
      </w:tr>
      <w:tr w:rsidR="00634057" w:rsidRPr="00BB21FF" w14:paraId="73192975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683AAC7B" w14:textId="62E54A32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Orth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DF7DF33" w14:textId="19F08CA0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259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93A6C50" w14:textId="5327E190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905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15A0928" w14:textId="300729CE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136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61E4A67" w14:textId="08ADBC08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892</w:t>
            </w:r>
          </w:p>
        </w:tc>
      </w:tr>
      <w:tr w:rsidR="00634057" w:rsidRPr="00BB21FF" w14:paraId="747A0504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275857C1" w14:textId="553645A8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634057">
              <w:rPr>
                <w:sz w:val="24"/>
                <w:szCs w:val="24"/>
              </w:rPr>
              <w:t>Plec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32B5079" w14:textId="0FDFDE27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917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FBADEC4" w14:textId="134040D2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967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F00D082" w14:textId="5691C121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466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D4BEAC2" w14:textId="2BF72D8C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641</w:t>
            </w:r>
          </w:p>
        </w:tc>
      </w:tr>
      <w:tr w:rsidR="00634057" w:rsidRPr="00BB21FF" w14:paraId="2DA54433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081F63EA" w14:textId="0B6C74CC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634057">
              <w:rPr>
                <w:sz w:val="24"/>
                <w:szCs w:val="24"/>
              </w:rPr>
              <w:t>Pseudoscorpionid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748CC6B" w14:textId="7A7481B7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2.284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ED6F87D" w14:textId="5F1361A6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3.110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807C887" w14:textId="6875D2BC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734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DA492EB" w14:textId="43D581EC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463</w:t>
            </w:r>
          </w:p>
        </w:tc>
      </w:tr>
      <w:tr w:rsidR="00634057" w:rsidRPr="00BB21FF" w14:paraId="003FAAD3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83611B3" w14:textId="46487638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634057">
              <w:rPr>
                <w:sz w:val="24"/>
                <w:szCs w:val="24"/>
              </w:rPr>
              <w:t>Psoc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D51CA36" w14:textId="52B6F516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106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5C7265A" w14:textId="28DB1F57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967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4170F08" w14:textId="444E4A4C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054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3A8728F" w14:textId="2DD56A51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957</w:t>
            </w:r>
          </w:p>
        </w:tc>
      </w:tr>
      <w:tr w:rsidR="00634057" w:rsidRPr="00BB21FF" w14:paraId="0B23DD8B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25891015" w14:textId="4783084B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634057">
              <w:rPr>
                <w:sz w:val="24"/>
                <w:szCs w:val="24"/>
              </w:rPr>
              <w:t>Psychodidae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63ACEA6" w14:textId="60F8412E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059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9167012" w14:textId="4BD12638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626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CD66478" w14:textId="634438BF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651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7D901B8" w14:textId="36F33085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515</w:t>
            </w:r>
          </w:p>
        </w:tc>
      </w:tr>
      <w:tr w:rsidR="00634057" w:rsidRPr="00BB21FF" w14:paraId="012E73C0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79F6CDF9" w14:textId="50EFC084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634057">
              <w:rPr>
                <w:sz w:val="24"/>
                <w:szCs w:val="24"/>
              </w:rPr>
              <w:t>Raphidi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C48B74E" w14:textId="1BF7AE44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258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CACE9E6" w14:textId="7A892F9F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3.110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0961017" w14:textId="7D532337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404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7F44601" w14:textId="7CDDA0AA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686</w:t>
            </w:r>
          </w:p>
        </w:tc>
      </w:tr>
      <w:tr w:rsidR="00634057" w:rsidRPr="00BB21FF" w14:paraId="471E2642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6E1B48FD" w14:textId="349822E5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Thysan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7CC139D" w14:textId="749B4709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B193D3C" w14:textId="37F2C989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2.199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24F0069" w14:textId="0A2B88D4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BCF9F46" w14:textId="2973ED0E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000</w:t>
            </w:r>
          </w:p>
        </w:tc>
      </w:tr>
      <w:tr w:rsidR="00634057" w:rsidRPr="00BB21FF" w14:paraId="21ECC1B3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6AAE860B" w14:textId="184405EB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634057">
              <w:rPr>
                <w:sz w:val="24"/>
                <w:szCs w:val="24"/>
              </w:rPr>
              <w:t>Trich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4594C8E" w14:textId="1750922E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2.046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0DAC764" w14:textId="14C5BAF8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581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4201F11" w14:textId="763C9C11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1.294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F54C3E9" w14:textId="33D6665C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196</w:t>
            </w:r>
          </w:p>
        </w:tc>
      </w:tr>
      <w:tr w:rsidR="00634057" w:rsidRPr="00BB21FF" w14:paraId="4D6C0909" w14:textId="77777777" w:rsidTr="00117B64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12CFB3D7" w14:textId="7A2ABC18" w:rsidR="00634057" w:rsidRPr="00634057" w:rsidRDefault="00634057" w:rsidP="00634057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634057">
              <w:rPr>
                <w:sz w:val="24"/>
                <w:szCs w:val="24"/>
              </w:rPr>
              <w:t>Trombidiformes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330158" w14:textId="1FCB49F8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206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0C75653" w14:textId="6707DBC4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2.199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478154" w14:textId="59F94303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094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4391874" w14:textId="13F7AAEA" w:rsidR="00634057" w:rsidRPr="00634057" w:rsidRDefault="00634057" w:rsidP="00634057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634057">
              <w:rPr>
                <w:sz w:val="24"/>
                <w:szCs w:val="24"/>
              </w:rPr>
              <w:t>0.926</w:t>
            </w:r>
          </w:p>
        </w:tc>
      </w:tr>
      <w:tr w:rsidR="00F82E71" w:rsidRPr="00BB21FF" w14:paraId="2A8A207B" w14:textId="77777777" w:rsidTr="00227BDF">
        <w:trPr>
          <w:trHeight w:val="290"/>
        </w:trPr>
        <w:tc>
          <w:tcPr>
            <w:tcW w:w="438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37184" w14:textId="0CD5DF4B" w:rsidR="00F82E71" w:rsidRPr="00BB21FF" w:rsidRDefault="00F82E71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Null deviance: </w:t>
            </w:r>
            <w:r w:rsidR="00634057" w:rsidRPr="00634057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7014.0 </w:t>
            </w: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on 897 </w:t>
            </w:r>
            <w:proofErr w:type="spellStart"/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df</w:t>
            </w:r>
            <w:proofErr w:type="spellEnd"/>
          </w:p>
        </w:tc>
        <w:tc>
          <w:tcPr>
            <w:tcW w:w="438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6A739" w14:textId="16DBE152" w:rsidR="00F82E71" w:rsidRPr="00BB21FF" w:rsidRDefault="00F82E71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Residual deviance: </w:t>
            </w:r>
            <w:r w:rsidR="00634057" w:rsidRPr="00634057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6305.1 </w:t>
            </w: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on 869 </w:t>
            </w:r>
            <w:proofErr w:type="spellStart"/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df</w:t>
            </w:r>
            <w:proofErr w:type="spellEnd"/>
          </w:p>
        </w:tc>
      </w:tr>
      <w:tr w:rsidR="00F82E71" w:rsidRPr="00BB21FF" w14:paraId="59529916" w14:textId="77777777" w:rsidTr="00227BDF">
        <w:trPr>
          <w:trHeight w:val="290"/>
        </w:trPr>
        <w:tc>
          <w:tcPr>
            <w:tcW w:w="8777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0CE24F" w14:textId="19F0D57B" w:rsidR="00F82E71" w:rsidRPr="00BB21FF" w:rsidRDefault="00F82E71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AIC: </w:t>
            </w:r>
            <w:r w:rsidR="00634057" w:rsidRPr="00634057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4358.6</w:t>
            </w:r>
          </w:p>
        </w:tc>
      </w:tr>
    </w:tbl>
    <w:p w14:paraId="3B57D327" w14:textId="77777777" w:rsidR="00E17A2A" w:rsidRPr="004A6E85" w:rsidRDefault="00E17A2A">
      <w:pPr>
        <w:rPr>
          <w:rFonts w:asciiTheme="majorHAnsi" w:hAnsiTheme="majorHAnsi" w:cstheme="majorHAnsi"/>
          <w:sz w:val="24"/>
          <w:szCs w:val="24"/>
        </w:rPr>
      </w:pPr>
      <w:r w:rsidRPr="004A6E85">
        <w:rPr>
          <w:rFonts w:asciiTheme="majorHAnsi" w:hAnsiTheme="majorHAnsi" w:cstheme="majorHAnsi"/>
          <w:sz w:val="24"/>
          <w:szCs w:val="24"/>
        </w:rPr>
        <w:br w:type="page"/>
      </w:r>
    </w:p>
    <w:p w14:paraId="3DA73BAC" w14:textId="315BB541" w:rsidR="00AF15BE" w:rsidRPr="004A6E85" w:rsidRDefault="00E17A2A" w:rsidP="00603810">
      <w:pPr>
        <w:spacing w:before="120" w:after="120" w:line="240" w:lineRule="auto"/>
        <w:rPr>
          <w:sz w:val="24"/>
          <w:szCs w:val="24"/>
        </w:rPr>
      </w:pPr>
      <w:r w:rsidRPr="008326BD">
        <w:rPr>
          <w:b/>
          <w:sz w:val="24"/>
          <w:szCs w:val="24"/>
        </w:rPr>
        <w:lastRenderedPageBreak/>
        <w:t xml:space="preserve">Table </w:t>
      </w:r>
      <w:r w:rsidR="00BE5661">
        <w:rPr>
          <w:b/>
          <w:sz w:val="24"/>
          <w:szCs w:val="24"/>
        </w:rPr>
        <w:t>9</w:t>
      </w:r>
      <w:r w:rsidR="004E1533" w:rsidRPr="008326BD">
        <w:rPr>
          <w:b/>
          <w:sz w:val="24"/>
          <w:szCs w:val="24"/>
        </w:rPr>
        <w:t>:</w:t>
      </w:r>
      <w:r w:rsidR="00AF15BE" w:rsidRPr="004A6E85">
        <w:rPr>
          <w:sz w:val="24"/>
          <w:szCs w:val="24"/>
        </w:rPr>
        <w:t xml:space="preserve"> General </w:t>
      </w:r>
      <w:r w:rsidR="00BC6EBE" w:rsidRPr="004A6E85">
        <w:rPr>
          <w:sz w:val="24"/>
          <w:szCs w:val="24"/>
        </w:rPr>
        <w:t xml:space="preserve">linear model </w:t>
      </w:r>
      <w:r w:rsidR="00AF15BE" w:rsidRPr="004A6E85">
        <w:rPr>
          <w:sz w:val="24"/>
          <w:szCs w:val="24"/>
        </w:rPr>
        <w:t xml:space="preserve">of </w:t>
      </w:r>
      <w:r w:rsidR="00BC6EBE" w:rsidRPr="004A6E85">
        <w:rPr>
          <w:rFonts w:ascii="Times New Roman" w:hAnsi="Times New Roman" w:cs="Times New Roman"/>
          <w:sz w:val="24"/>
          <w:szCs w:val="24"/>
        </w:rPr>
        <w:t xml:space="preserve">docosahexaenoic </w:t>
      </w:r>
      <w:r w:rsidR="00AF15BE" w:rsidRPr="004A6E85">
        <w:rPr>
          <w:rFonts w:ascii="Times New Roman" w:hAnsi="Times New Roman" w:cs="Times New Roman"/>
          <w:sz w:val="24"/>
          <w:szCs w:val="24"/>
        </w:rPr>
        <w:t xml:space="preserve">acid (DHA; 22:6n-3) </w:t>
      </w:r>
      <w:r w:rsidR="00BC6EBE" w:rsidRPr="004A6E85">
        <w:rPr>
          <w:sz w:val="24"/>
          <w:szCs w:val="24"/>
        </w:rPr>
        <w:t xml:space="preserve">content </w:t>
      </w:r>
      <w:r w:rsidR="00AF15BE" w:rsidRPr="004A6E85">
        <w:rPr>
          <w:sz w:val="24"/>
          <w:szCs w:val="24"/>
        </w:rPr>
        <w:t xml:space="preserve">by </w:t>
      </w:r>
      <w:r w:rsidR="00BC6EBE" w:rsidRPr="004A6E85">
        <w:rPr>
          <w:sz w:val="24"/>
          <w:szCs w:val="24"/>
        </w:rPr>
        <w:t>arthropod taxa</w:t>
      </w:r>
      <w:r w:rsidR="00AF15BE" w:rsidRPr="004A6E85">
        <w:rPr>
          <w:sz w:val="24"/>
          <w:szCs w:val="24"/>
        </w:rPr>
        <w:t xml:space="preserve">. Values were compared to semi-aquatic insect order </w:t>
      </w:r>
      <w:proofErr w:type="spellStart"/>
      <w:r w:rsidR="00AF15BE" w:rsidRPr="004A6E85">
        <w:rPr>
          <w:sz w:val="24"/>
          <w:szCs w:val="24"/>
        </w:rPr>
        <w:t>Psychodidae</w:t>
      </w:r>
      <w:proofErr w:type="spellEnd"/>
      <w:r w:rsidR="00AF15BE" w:rsidRPr="004A6E85">
        <w:rPr>
          <w:sz w:val="24"/>
          <w:szCs w:val="24"/>
        </w:rPr>
        <w:t xml:space="preserve">. Bold values represent coefficient variables that were statistically significant at the </w:t>
      </w:r>
      <w:r w:rsidR="00BC6EBE" w:rsidRPr="004A6E85">
        <w:rPr>
          <w:rFonts w:cstheme="minorHAnsi"/>
          <w:sz w:val="24"/>
          <w:szCs w:val="24"/>
        </w:rPr>
        <w:t>α</w:t>
      </w:r>
      <w:r w:rsidR="00AF15BE" w:rsidRPr="004A6E85">
        <w:rPr>
          <w:sz w:val="24"/>
          <w:szCs w:val="24"/>
        </w:rPr>
        <w:t xml:space="preserve"> = 0.05 level; a “</w:t>
      </w:r>
      <w:r w:rsidR="006601DA" w:rsidRPr="006601DA">
        <w:rPr>
          <w:sz w:val="24"/>
          <w:szCs w:val="24"/>
        </w:rPr>
        <w:t>*</w:t>
      </w:r>
      <w:r w:rsidR="00AF15BE" w:rsidRPr="004A6E85">
        <w:rPr>
          <w:sz w:val="24"/>
          <w:szCs w:val="24"/>
        </w:rPr>
        <w:t xml:space="preserve">” mark refers to marginally significant values. </w:t>
      </w:r>
    </w:p>
    <w:tbl>
      <w:tblPr>
        <w:tblpPr w:leftFromText="180" w:rightFromText="180" w:vertAnchor="text" w:horzAnchor="margin" w:tblpY="147"/>
        <w:tblW w:w="8777" w:type="dxa"/>
        <w:tblLayout w:type="fixed"/>
        <w:tblLook w:val="04A0" w:firstRow="1" w:lastRow="0" w:firstColumn="1" w:lastColumn="0" w:noHBand="0" w:noVBand="1"/>
      </w:tblPr>
      <w:tblGrid>
        <w:gridCol w:w="2547"/>
        <w:gridCol w:w="1557"/>
        <w:gridCol w:w="284"/>
        <w:gridCol w:w="1274"/>
        <w:gridCol w:w="1557"/>
        <w:gridCol w:w="1558"/>
      </w:tblGrid>
      <w:tr w:rsidR="00741244" w:rsidRPr="00BB21FF" w14:paraId="65C6A91A" w14:textId="77777777" w:rsidTr="00227BDF">
        <w:trPr>
          <w:trHeight w:val="290"/>
        </w:trPr>
        <w:tc>
          <w:tcPr>
            <w:tcW w:w="2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FE712D" w14:textId="77777777" w:rsidR="00741244" w:rsidRPr="00BB21FF" w:rsidRDefault="00741244" w:rsidP="00227BDF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5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487310" w14:textId="77777777" w:rsidR="00741244" w:rsidRPr="00BB21FF" w:rsidRDefault="00741244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Estimate</w:t>
            </w:r>
          </w:p>
        </w:tc>
        <w:tc>
          <w:tcPr>
            <w:tcW w:w="155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72EAA2" w14:textId="77777777" w:rsidR="00741244" w:rsidRPr="00BB21FF" w:rsidRDefault="00741244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15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9FF6B4" w14:textId="77777777" w:rsidR="00741244" w:rsidRPr="00BB21FF" w:rsidRDefault="00741244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t value</w:t>
            </w:r>
          </w:p>
        </w:tc>
        <w:tc>
          <w:tcPr>
            <w:tcW w:w="15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85DE4" w14:textId="77777777" w:rsidR="00741244" w:rsidRPr="00BB21FF" w:rsidRDefault="00741244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p</w:t>
            </w:r>
          </w:p>
        </w:tc>
      </w:tr>
      <w:tr w:rsidR="00741244" w:rsidRPr="00BB21FF" w14:paraId="21A0C292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115229E8" w14:textId="7689B58C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(Intercept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81E6C7F" w14:textId="49B44E95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234F4FD" w14:textId="5F416215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175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4A7783C" w14:textId="7E38F999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7BC65F8" w14:textId="3CC2F888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000</w:t>
            </w:r>
          </w:p>
        </w:tc>
      </w:tr>
      <w:tr w:rsidR="00741244" w:rsidRPr="00BB21FF" w14:paraId="58FF53A0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2F552EF6" w14:textId="10208BB4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Cole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1F757A0" w14:textId="434B5E4D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8E9812C" w14:textId="2D894B08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205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10D4C20" w14:textId="13261EE1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62E4AFB" w14:textId="6D2F84ED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000</w:t>
            </w:r>
          </w:p>
        </w:tc>
      </w:tr>
      <w:tr w:rsidR="00741244" w:rsidRPr="00BB21FF" w14:paraId="3F5F8EB6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56381629" w14:textId="7949BCC5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Collembol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0B71875" w14:textId="364238CD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B321A1E" w14:textId="37536C35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313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C20D407" w14:textId="244C4643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272F64B" w14:textId="5E77C6CB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000</w:t>
            </w:r>
          </w:p>
        </w:tc>
      </w:tr>
      <w:tr w:rsidR="00741244" w:rsidRPr="00BB21FF" w14:paraId="7DD44F1F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4FF2B282" w14:textId="38B3BA47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Derma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CB70FA0" w14:textId="6A123260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5DF4445" w14:textId="08137F05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356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14AC80E" w14:textId="6DFB8BF0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CE9BBBF" w14:textId="035E86B8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000</w:t>
            </w:r>
          </w:p>
        </w:tc>
      </w:tr>
      <w:tr w:rsidR="00741244" w:rsidRPr="00BB21FF" w14:paraId="5EDBB989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54EC5611" w14:textId="5CFB8BAC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Diplopod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9AEA31F" w14:textId="232E003A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BB480AE" w14:textId="373E599B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857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6B95154" w14:textId="1ED1DF5F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E71CD3F" w14:textId="78E66552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000</w:t>
            </w:r>
          </w:p>
        </w:tc>
      </w:tr>
      <w:tr w:rsidR="00741244" w:rsidRPr="00BB21FF" w14:paraId="02EC3068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2E6999D5" w14:textId="13614306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Di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43F4AC9" w14:textId="7A41A4ED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39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B24C2A9" w14:textId="009A6061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189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C4C855E" w14:textId="10F08B52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33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EA534EC" w14:textId="42AABD90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974</w:t>
            </w:r>
          </w:p>
        </w:tc>
      </w:tr>
      <w:tr w:rsidR="00741244" w:rsidRPr="00BB21FF" w14:paraId="5FB502CA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A09C41F" w14:textId="7BA28349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b/>
                <w:bCs/>
                <w:sz w:val="24"/>
                <w:szCs w:val="24"/>
              </w:rPr>
              <w:t>Diptera (</w:t>
            </w:r>
            <w:proofErr w:type="spellStart"/>
            <w:r w:rsidRPr="00741244">
              <w:rPr>
                <w:b/>
                <w:bCs/>
                <w:sz w:val="24"/>
                <w:szCs w:val="24"/>
              </w:rPr>
              <w:t>Chaoborus</w:t>
            </w:r>
            <w:proofErr w:type="spellEnd"/>
            <w:r w:rsidRPr="00741244">
              <w:rPr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3B5B7E7" w14:textId="490FE9DF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b/>
                <w:bCs/>
                <w:sz w:val="24"/>
                <w:szCs w:val="24"/>
              </w:rPr>
              <w:t>3.189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D5CCCD9" w14:textId="4AF094E1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b/>
                <w:bCs/>
                <w:sz w:val="24"/>
                <w:szCs w:val="24"/>
              </w:rPr>
              <w:t>1.194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C2B4F96" w14:textId="4377260E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b/>
                <w:bCs/>
                <w:sz w:val="24"/>
                <w:szCs w:val="24"/>
              </w:rPr>
              <w:t>2.672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4991484" w14:textId="70841D02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b/>
                <w:bCs/>
                <w:sz w:val="24"/>
                <w:szCs w:val="24"/>
              </w:rPr>
              <w:t>0.008</w:t>
            </w:r>
          </w:p>
        </w:tc>
      </w:tr>
      <w:tr w:rsidR="00741244" w:rsidRPr="00BB21FF" w14:paraId="360DA496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E38DC5F" w14:textId="6C769CF2" w:rsidR="00741244" w:rsidRPr="00741244" w:rsidRDefault="00741244" w:rsidP="00741244">
            <w:pPr>
              <w:spacing w:after="0" w:line="240" w:lineRule="auto"/>
              <w:ind w:right="-107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Diptera (Chironomidae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66AEBF3" w14:textId="6A19638B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19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EEA8F08" w14:textId="61D32785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184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77E2A3B" w14:textId="238A25CD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16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E26EAE1" w14:textId="711BE8D6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987</w:t>
            </w:r>
          </w:p>
        </w:tc>
      </w:tr>
      <w:tr w:rsidR="00741244" w:rsidRPr="00BB21FF" w14:paraId="4B259A93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446FE93B" w14:textId="29C9475F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Diptera (Culicidae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4535500" w14:textId="5AC2EA34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BF0AF4C" w14:textId="41EBC42F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486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B81EFB2" w14:textId="71F61E7C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2D54786" w14:textId="328A809B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000</w:t>
            </w:r>
          </w:p>
        </w:tc>
      </w:tr>
      <w:tr w:rsidR="00741244" w:rsidRPr="00BB21FF" w14:paraId="6D0BCCED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7CA7CA66" w14:textId="40D1AE13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Diptera (</w:t>
            </w:r>
            <w:proofErr w:type="spellStart"/>
            <w:r w:rsidRPr="00741244">
              <w:rPr>
                <w:sz w:val="24"/>
                <w:szCs w:val="24"/>
              </w:rPr>
              <w:t>Simuliidae</w:t>
            </w:r>
            <w:proofErr w:type="spellEnd"/>
            <w:r w:rsidRPr="00741244">
              <w:rPr>
                <w:sz w:val="24"/>
                <w:szCs w:val="24"/>
              </w:rPr>
              <w:t>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C0CA975" w14:textId="454FD600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162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CCDD7D4" w14:textId="5F89AFF4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256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DDB031" w14:textId="10189B73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129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6BD08EB" w14:textId="58597EFC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897</w:t>
            </w:r>
          </w:p>
        </w:tc>
      </w:tr>
      <w:tr w:rsidR="00741244" w:rsidRPr="00BB21FF" w14:paraId="728DCAE1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78C18AB8" w14:textId="7258BBA9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Ephemer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3F3A0F7" w14:textId="74589924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2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47301C4" w14:textId="12F6689A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220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B179477" w14:textId="2E308509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2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2A79863" w14:textId="59FB7007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999</w:t>
            </w:r>
          </w:p>
        </w:tc>
      </w:tr>
      <w:tr w:rsidR="00741244" w:rsidRPr="00BB21FF" w14:paraId="22456D65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44AD0D6E" w14:textId="57D71A3B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Hemi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DE910E6" w14:textId="552BF36C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53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13A1C86" w14:textId="632B36F4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201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D6519C6" w14:textId="5F7D69A6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44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A9A7348" w14:textId="78BB5BF9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965</w:t>
            </w:r>
          </w:p>
        </w:tc>
      </w:tr>
      <w:tr w:rsidR="00741244" w:rsidRPr="00BB21FF" w14:paraId="189CB018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5C82862B" w14:textId="740185E2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Hymen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6620E98" w14:textId="5EC07D27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791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AD69112" w14:textId="000A3B39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198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4882DB1" w14:textId="355CE151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661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74DA416" w14:textId="7C24FE04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509</w:t>
            </w:r>
          </w:p>
        </w:tc>
      </w:tr>
      <w:tr w:rsidR="00741244" w:rsidRPr="00BB21FF" w14:paraId="313DA9F8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4E1C42DD" w14:textId="3BF11DB7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Isopod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D3DF054" w14:textId="253C97FA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C398A67" w14:textId="124FC71E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554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67F5AA0" w14:textId="3DE736F4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EC4715B" w14:textId="6664A8D0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000</w:t>
            </w:r>
          </w:p>
        </w:tc>
      </w:tr>
      <w:tr w:rsidR="00741244" w:rsidRPr="00BB21FF" w14:paraId="2E0FA1D1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25AE56E1" w14:textId="155FDB1C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741244">
              <w:rPr>
                <w:sz w:val="24"/>
                <w:szCs w:val="24"/>
              </w:rPr>
              <w:t>Ixodid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C47A9AA" w14:textId="6818895B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444B3E0" w14:textId="76F448CB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2.349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AB57F66" w14:textId="62970568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FE562E4" w14:textId="4F62037E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000</w:t>
            </w:r>
          </w:p>
        </w:tc>
      </w:tr>
      <w:tr w:rsidR="00741244" w:rsidRPr="00BB21FF" w14:paraId="4082FD6F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28BF925D" w14:textId="1AC369C0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Lepid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85EBF8B" w14:textId="418A57AC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E71575" w14:textId="33A0FD80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249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D2EFACD" w14:textId="5B538859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E586763" w14:textId="32523804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000</w:t>
            </w:r>
          </w:p>
        </w:tc>
      </w:tr>
      <w:tr w:rsidR="00741244" w:rsidRPr="00BB21FF" w14:paraId="0D3A83EA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7C415533" w14:textId="687D75C0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741244">
              <w:rPr>
                <w:sz w:val="24"/>
                <w:szCs w:val="24"/>
              </w:rPr>
              <w:t>Mec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16E8979" w14:textId="1C2B4D9E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72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89CE237" w14:textId="65F3BE41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439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59F2A2D" w14:textId="0F37F33F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5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621E426" w14:textId="4A0C1DDF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960</w:t>
            </w:r>
          </w:p>
        </w:tc>
      </w:tr>
      <w:tr w:rsidR="00741244" w:rsidRPr="00BB21FF" w14:paraId="0C96FD07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18E35019" w14:textId="101A0037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Megal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3848960" w14:textId="674280A2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E970DDA" w14:textId="2BB7B750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356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3FB4634" w14:textId="1D310C2F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9C102D8" w14:textId="77DD027E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000</w:t>
            </w:r>
          </w:p>
        </w:tc>
      </w:tr>
      <w:tr w:rsidR="00741244" w:rsidRPr="00BB21FF" w14:paraId="2313380D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17759FE1" w14:textId="72CF3E5D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741244">
              <w:rPr>
                <w:sz w:val="24"/>
                <w:szCs w:val="24"/>
              </w:rPr>
              <w:t>Neur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6834645" w14:textId="577DE47D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2B7C24" w14:textId="66521CFA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439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04637F6" w14:textId="52B55469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0DDABC4" w14:textId="319681DF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000</w:t>
            </w:r>
          </w:p>
        </w:tc>
      </w:tr>
      <w:tr w:rsidR="00741244" w:rsidRPr="00BB21FF" w14:paraId="065A0F5F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35A06E4" w14:textId="21745CCA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Opiliones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C72D33" w14:textId="2AD69E1D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71DC53C" w14:textId="7195D315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439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C24621F" w14:textId="0DF1D921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AD4F223" w14:textId="77180DA6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000</w:t>
            </w:r>
          </w:p>
        </w:tc>
      </w:tr>
      <w:tr w:rsidR="00741244" w:rsidRPr="00BB21FF" w14:paraId="301F8857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480C5D4B" w14:textId="0B8FD992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Orth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D63DF6A" w14:textId="44C955E7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B7E9ED5" w14:textId="19C406AF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439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3A00321" w14:textId="2D9D890D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CA4FA35" w14:textId="7424FB13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000</w:t>
            </w:r>
          </w:p>
        </w:tc>
      </w:tr>
      <w:tr w:rsidR="00741244" w:rsidRPr="00BB21FF" w14:paraId="1E910BCF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44BE3737" w14:textId="094A74A2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741244">
              <w:rPr>
                <w:sz w:val="24"/>
                <w:szCs w:val="24"/>
              </w:rPr>
              <w:t>Plec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0590901" w14:textId="454CDC36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2BB44E8" w14:textId="5997FF6D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486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54F2E14" w14:textId="19910CC5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9A79F25" w14:textId="5A6E7A9B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000</w:t>
            </w:r>
          </w:p>
        </w:tc>
      </w:tr>
      <w:tr w:rsidR="00741244" w:rsidRPr="00BB21FF" w14:paraId="33553C96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D7ED4F9" w14:textId="6C6AE9A4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741244">
              <w:rPr>
                <w:sz w:val="24"/>
                <w:szCs w:val="24"/>
              </w:rPr>
              <w:t>Pseudoscorpionid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BD26F4" w14:textId="700968DE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48C37F6" w14:textId="579B5742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2.349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24B7944" w14:textId="35052C35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477CF36" w14:textId="4F7C67AE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000</w:t>
            </w:r>
          </w:p>
        </w:tc>
      </w:tr>
      <w:tr w:rsidR="00741244" w:rsidRPr="00BB21FF" w14:paraId="22115C0E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6802049B" w14:textId="5C8E1490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741244">
              <w:rPr>
                <w:sz w:val="24"/>
                <w:szCs w:val="24"/>
              </w:rPr>
              <w:t>Psoc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0779E67" w14:textId="0EB05A0D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804A510" w14:textId="7DC824A0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486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53D5A3C" w14:textId="5595FBAD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DBBA0B6" w14:textId="6BD1E830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000</w:t>
            </w:r>
          </w:p>
        </w:tc>
      </w:tr>
      <w:tr w:rsidR="00741244" w:rsidRPr="00BB21FF" w14:paraId="55F456E8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0F055B55" w14:textId="265FF6C7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741244">
              <w:rPr>
                <w:sz w:val="24"/>
                <w:szCs w:val="24"/>
              </w:rPr>
              <w:t>Psychodidae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B8D81FA" w14:textId="51F118F5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EC03334" w14:textId="1305A9FE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228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E793480" w14:textId="38AF2BD7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ADFC779" w14:textId="1058F3E3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000</w:t>
            </w:r>
          </w:p>
        </w:tc>
      </w:tr>
      <w:tr w:rsidR="00741244" w:rsidRPr="00BB21FF" w14:paraId="409D1360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19B6D5FB" w14:textId="3B2097BD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741244">
              <w:rPr>
                <w:sz w:val="24"/>
                <w:szCs w:val="24"/>
              </w:rPr>
              <w:t>Raphidi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63BAD8B" w14:textId="37C8EC8A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7D592F" w14:textId="25B28CCA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2.349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5D30F95" w14:textId="3AF778A5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D0980C1" w14:textId="112704C0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000</w:t>
            </w:r>
          </w:p>
        </w:tc>
      </w:tr>
      <w:tr w:rsidR="00741244" w:rsidRPr="00BB21FF" w14:paraId="041274D2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64FD2A9B" w14:textId="6153EB85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Thysanoptera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F586941" w14:textId="0897F500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DCAC07F" w14:textId="0A8D08DC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661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647B8D4" w14:textId="21C9C0F4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88A7E0C" w14:textId="0830ADD0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000</w:t>
            </w:r>
          </w:p>
        </w:tc>
      </w:tr>
      <w:tr w:rsidR="00741244" w:rsidRPr="00BB21FF" w14:paraId="2E5A5AFD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53184353" w14:textId="6E81E3DF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741244">
              <w:rPr>
                <w:sz w:val="24"/>
                <w:szCs w:val="24"/>
              </w:rPr>
              <w:t>Trichoptera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4DBB957" w14:textId="6163CC63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24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C6237EA" w14:textId="68EF1239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194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F07E8C5" w14:textId="7225925D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2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D79A276" w14:textId="3B386DD5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984</w:t>
            </w:r>
          </w:p>
        </w:tc>
      </w:tr>
      <w:tr w:rsidR="00741244" w:rsidRPr="00BB21FF" w14:paraId="21896C04" w14:textId="77777777" w:rsidTr="00227BDF">
        <w:trPr>
          <w:trHeight w:val="290"/>
        </w:trPr>
        <w:tc>
          <w:tcPr>
            <w:tcW w:w="254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5B6178BF" w14:textId="179D1BB4" w:rsidR="00741244" w:rsidRPr="00741244" w:rsidRDefault="00741244" w:rsidP="00741244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proofErr w:type="spellStart"/>
            <w:r w:rsidRPr="00741244">
              <w:rPr>
                <w:sz w:val="24"/>
                <w:szCs w:val="24"/>
              </w:rPr>
              <w:t>Trombidiformes</w:t>
            </w:r>
            <w:proofErr w:type="spellEnd"/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621340" w14:textId="0A2EF0E4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E894C40" w14:textId="2634A27A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661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43F1076" w14:textId="4A8A0307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0.00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2675736" w14:textId="26978D82" w:rsidR="00741244" w:rsidRPr="00741244" w:rsidRDefault="00741244" w:rsidP="00741244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741244">
              <w:rPr>
                <w:sz w:val="24"/>
                <w:szCs w:val="24"/>
              </w:rPr>
              <w:t>1.000</w:t>
            </w:r>
          </w:p>
        </w:tc>
      </w:tr>
      <w:tr w:rsidR="00741244" w:rsidRPr="00BB21FF" w14:paraId="1FF3BA17" w14:textId="77777777" w:rsidTr="00227BDF">
        <w:trPr>
          <w:trHeight w:val="290"/>
        </w:trPr>
        <w:tc>
          <w:tcPr>
            <w:tcW w:w="438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18E2D" w14:textId="020F0BAA" w:rsidR="00741244" w:rsidRPr="00BB21FF" w:rsidRDefault="00741244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Null deviance: </w:t>
            </w:r>
            <w:r w:rsidRPr="00741244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4427.6 </w:t>
            </w: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on 897 </w:t>
            </w:r>
            <w:proofErr w:type="spellStart"/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df</w:t>
            </w:r>
            <w:proofErr w:type="spellEnd"/>
          </w:p>
        </w:tc>
        <w:tc>
          <w:tcPr>
            <w:tcW w:w="438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81B14" w14:textId="6B50D286" w:rsidR="00741244" w:rsidRPr="00BB21FF" w:rsidRDefault="00741244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Residual deviance: </w:t>
            </w:r>
            <w:r w:rsidRPr="00741244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3596.9 </w:t>
            </w: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on 869 </w:t>
            </w:r>
            <w:proofErr w:type="spellStart"/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df</w:t>
            </w:r>
            <w:proofErr w:type="spellEnd"/>
          </w:p>
        </w:tc>
      </w:tr>
      <w:tr w:rsidR="00741244" w:rsidRPr="00BB21FF" w14:paraId="2467BED6" w14:textId="77777777" w:rsidTr="00227BDF">
        <w:trPr>
          <w:trHeight w:val="290"/>
        </w:trPr>
        <w:tc>
          <w:tcPr>
            <w:tcW w:w="8777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36C671" w14:textId="1EE13170" w:rsidR="00741244" w:rsidRPr="00BB21FF" w:rsidRDefault="00741244" w:rsidP="00227BDF">
            <w:pPr>
              <w:spacing w:after="0" w:line="240" w:lineRule="auto"/>
              <w:jc w:val="center"/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</w:pPr>
            <w:r w:rsidRPr="00BB21FF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 xml:space="preserve">AIC: </w:t>
            </w:r>
            <w:r w:rsidRPr="00741244">
              <w:rPr>
                <w:rFonts w:asciiTheme="majorHAnsi" w:eastAsia="Times New Roman" w:hAnsiTheme="majorHAnsi" w:cstheme="majorHAnsi"/>
                <w:color w:val="000000"/>
                <w:sz w:val="24"/>
                <w:szCs w:val="24"/>
              </w:rPr>
              <w:t>3854.5</w:t>
            </w:r>
          </w:p>
        </w:tc>
      </w:tr>
    </w:tbl>
    <w:p w14:paraId="118FEA37" w14:textId="614791EE" w:rsidR="003B3CEF" w:rsidRPr="003B3CEF" w:rsidRDefault="003B3CEF" w:rsidP="003B3CEF">
      <w:pPr>
        <w:tabs>
          <w:tab w:val="left" w:pos="7938"/>
        </w:tabs>
        <w:spacing w:before="120" w:after="240" w:line="240" w:lineRule="auto"/>
        <w:rPr>
          <w:rFonts w:asciiTheme="majorHAnsi" w:hAnsiTheme="majorHAnsi" w:cstheme="majorHAnsi"/>
          <w:sz w:val="24"/>
          <w:szCs w:val="24"/>
        </w:rPr>
        <w:sectPr w:rsidR="003B3CEF" w:rsidRPr="003B3CEF" w:rsidSect="00C826D3">
          <w:type w:val="continuous"/>
          <w:pgSz w:w="12240" w:h="15840" w:code="1"/>
          <w:pgMar w:top="1418" w:right="1418" w:bottom="1134" w:left="1418" w:header="709" w:footer="709" w:gutter="0"/>
          <w:cols w:space="708"/>
          <w:docGrid w:linePitch="360"/>
        </w:sectPr>
      </w:pPr>
    </w:p>
    <w:p w14:paraId="07B3A51C" w14:textId="7405F64E" w:rsidR="00C117D0" w:rsidRDefault="001869DB" w:rsidP="00EB0640">
      <w:pPr>
        <w:tabs>
          <w:tab w:val="left" w:pos="7938"/>
        </w:tabs>
        <w:spacing w:after="0" w:line="240" w:lineRule="auto"/>
        <w:rPr>
          <w:rFonts w:asciiTheme="majorHAnsi" w:hAnsiTheme="majorHAnsi" w:cstheme="majorHAnsi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0489561" wp14:editId="17208CCE">
            <wp:extent cx="5971540" cy="2796540"/>
            <wp:effectExtent l="0" t="0" r="0" b="3810"/>
            <wp:docPr id="1" name="Picture 1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Map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1540" cy="27965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1D2725">
        <w:rPr>
          <w:rFonts w:asciiTheme="majorHAnsi" w:hAnsiTheme="majorHAnsi" w:cstheme="majorHAnsi"/>
          <w:b/>
          <w:bCs/>
          <w:sz w:val="24"/>
          <w:szCs w:val="24"/>
        </w:rPr>
        <w:t xml:space="preserve">Fig. </w:t>
      </w:r>
      <w:r>
        <w:rPr>
          <w:rFonts w:asciiTheme="majorHAnsi" w:hAnsiTheme="majorHAnsi" w:cstheme="majorHAnsi"/>
          <w:b/>
          <w:bCs/>
          <w:sz w:val="24"/>
          <w:szCs w:val="24"/>
        </w:rPr>
        <w:t>1</w:t>
      </w:r>
      <w:r>
        <w:rPr>
          <w:rFonts w:asciiTheme="majorHAnsi" w:hAnsiTheme="majorHAnsi" w:cstheme="majorHAnsi"/>
          <w:sz w:val="24"/>
          <w:szCs w:val="24"/>
        </w:rPr>
        <w:t>:</w:t>
      </w:r>
      <w:r w:rsidR="00612FF2">
        <w:rPr>
          <w:rFonts w:asciiTheme="majorHAnsi" w:hAnsiTheme="majorHAnsi" w:cstheme="majorHAnsi"/>
          <w:sz w:val="24"/>
          <w:szCs w:val="24"/>
        </w:rPr>
        <w:t xml:space="preserve"> Map of Germany </w:t>
      </w:r>
      <w:r w:rsidR="00C117D0">
        <w:rPr>
          <w:rFonts w:asciiTheme="majorHAnsi" w:hAnsiTheme="majorHAnsi" w:cstheme="majorHAnsi"/>
          <w:sz w:val="24"/>
          <w:szCs w:val="24"/>
        </w:rPr>
        <w:t xml:space="preserve">(left) with study area located within the square box. </w:t>
      </w:r>
      <w:r w:rsidR="007B1442">
        <w:rPr>
          <w:rFonts w:asciiTheme="majorHAnsi" w:hAnsiTheme="majorHAnsi" w:cstheme="majorHAnsi"/>
          <w:sz w:val="24"/>
          <w:szCs w:val="24"/>
        </w:rPr>
        <w:t>Zoomed in s</w:t>
      </w:r>
      <w:r w:rsidR="00C117D0">
        <w:rPr>
          <w:rFonts w:asciiTheme="majorHAnsi" w:hAnsiTheme="majorHAnsi" w:cstheme="majorHAnsi"/>
          <w:sz w:val="24"/>
          <w:szCs w:val="24"/>
        </w:rPr>
        <w:t xml:space="preserve">atellite image of </w:t>
      </w:r>
      <w:r w:rsidR="007B1442">
        <w:rPr>
          <w:rFonts w:asciiTheme="majorHAnsi" w:hAnsiTheme="majorHAnsi" w:cstheme="majorHAnsi"/>
          <w:sz w:val="24"/>
          <w:szCs w:val="24"/>
        </w:rPr>
        <w:t xml:space="preserve">Lake </w:t>
      </w:r>
      <w:proofErr w:type="spellStart"/>
      <w:r w:rsidR="00C117D0">
        <w:rPr>
          <w:rFonts w:asciiTheme="majorHAnsi" w:hAnsiTheme="majorHAnsi" w:cstheme="majorHAnsi"/>
          <w:sz w:val="24"/>
          <w:szCs w:val="24"/>
        </w:rPr>
        <w:t>Mindelsee</w:t>
      </w:r>
      <w:proofErr w:type="spellEnd"/>
      <w:r w:rsidR="00C117D0">
        <w:rPr>
          <w:rFonts w:asciiTheme="majorHAnsi" w:hAnsiTheme="majorHAnsi" w:cstheme="majorHAnsi"/>
          <w:sz w:val="24"/>
          <w:szCs w:val="24"/>
        </w:rPr>
        <w:t xml:space="preserve"> (left)</w:t>
      </w:r>
      <w:r w:rsidR="007B1442">
        <w:rPr>
          <w:rFonts w:asciiTheme="majorHAnsi" w:hAnsiTheme="majorHAnsi" w:cstheme="majorHAnsi"/>
          <w:sz w:val="24"/>
          <w:szCs w:val="24"/>
        </w:rPr>
        <w:t>.</w:t>
      </w:r>
      <w:r w:rsidR="0068701B">
        <w:rPr>
          <w:rFonts w:asciiTheme="majorHAnsi" w:hAnsiTheme="majorHAnsi" w:cstheme="majorHAnsi"/>
          <w:sz w:val="24"/>
          <w:szCs w:val="24"/>
        </w:rPr>
        <w:t xml:space="preserve"> </w:t>
      </w:r>
      <w:r w:rsidR="00CE01CE">
        <w:rPr>
          <w:rFonts w:asciiTheme="majorHAnsi" w:hAnsiTheme="majorHAnsi" w:cstheme="majorHAnsi"/>
          <w:sz w:val="24"/>
          <w:szCs w:val="24"/>
        </w:rPr>
        <w:t xml:space="preserve">Both images were obtained from Google Maps and illustrated using </w:t>
      </w:r>
      <w:r w:rsidR="00AB49AC">
        <w:rPr>
          <w:rFonts w:asciiTheme="majorHAnsi" w:hAnsiTheme="majorHAnsi" w:cstheme="majorHAnsi"/>
          <w:sz w:val="24"/>
          <w:szCs w:val="24"/>
        </w:rPr>
        <w:t xml:space="preserve">R packages ggplot2 and </w:t>
      </w:r>
      <w:proofErr w:type="spellStart"/>
      <w:r w:rsidR="00AB49AC">
        <w:rPr>
          <w:rFonts w:asciiTheme="majorHAnsi" w:hAnsiTheme="majorHAnsi" w:cstheme="majorHAnsi"/>
          <w:sz w:val="24"/>
          <w:szCs w:val="24"/>
        </w:rPr>
        <w:t>ggmap</w:t>
      </w:r>
      <w:proofErr w:type="spellEnd"/>
      <w:r w:rsidR="00AB49AC">
        <w:rPr>
          <w:rFonts w:asciiTheme="majorHAnsi" w:hAnsiTheme="majorHAnsi" w:cstheme="majorHAnsi"/>
          <w:sz w:val="24"/>
          <w:szCs w:val="24"/>
        </w:rPr>
        <w:t xml:space="preserve"> </w:t>
      </w:r>
      <w:r w:rsidR="00AB49AC">
        <w:rPr>
          <w:rFonts w:asciiTheme="majorHAnsi" w:hAnsiTheme="majorHAnsi" w:cstheme="majorHAnsi"/>
          <w:sz w:val="24"/>
          <w:szCs w:val="24"/>
        </w:rPr>
        <w:fldChar w:fldCharType="begin" w:fldLock="1"/>
      </w:r>
      <w:r w:rsidR="00D15424">
        <w:rPr>
          <w:rFonts w:asciiTheme="majorHAnsi" w:hAnsiTheme="majorHAnsi" w:cstheme="majorHAnsi"/>
          <w:sz w:val="24"/>
          <w:szCs w:val="24"/>
        </w:rPr>
        <w:instrText>ADDIN CSL_CITATION {"citationItems":[{"id":"ITEM-1","itemData":{"author":[{"dropping-particle":"","family":"Kahle","given":"David J","non-dropping-particle":"","parse-names":false,"suffix":""},{"dropping-particle":"","family":"Wickham","given":"Hadley","non-dropping-particle":"","parse-names":false,"suffix":""}],"container-title":"R J.","id":"ITEM-1","issue":"1","issued":{"date-parts":[["2013"]]},"page":"144","title":"ggmap: spatial visualization with ggplot2.","type":"article-journal","volume":"5"},"uris":["http://www.mendeley.com/documents/?uuid=3939e2af-cd4e-448c-93f9-8d3d8e6d060b"]}],"mendeley":{"formattedCitation":"(Kahle and Wickham, 2013)","plainTextFormattedCitation":"(Kahle and Wickham, 2013)","previouslyFormattedCitation":"(Kahle and Wickham, 2013)"},"properties":{"noteIndex":0},"schema":"https://github.com/citation-style-language/schema/raw/master/csl-citation.json"}</w:instrText>
      </w:r>
      <w:r w:rsidR="00AB49AC">
        <w:rPr>
          <w:rFonts w:asciiTheme="majorHAnsi" w:hAnsiTheme="majorHAnsi" w:cstheme="majorHAnsi"/>
          <w:sz w:val="24"/>
          <w:szCs w:val="24"/>
        </w:rPr>
        <w:fldChar w:fldCharType="separate"/>
      </w:r>
      <w:r w:rsidR="00AB49AC" w:rsidRPr="00AB49AC">
        <w:rPr>
          <w:rFonts w:asciiTheme="majorHAnsi" w:hAnsiTheme="majorHAnsi" w:cstheme="majorHAnsi"/>
          <w:noProof/>
          <w:sz w:val="24"/>
          <w:szCs w:val="24"/>
        </w:rPr>
        <w:t>(Kahle and Wickham, 2013)</w:t>
      </w:r>
      <w:r w:rsidR="00AB49AC">
        <w:rPr>
          <w:rFonts w:asciiTheme="majorHAnsi" w:hAnsiTheme="majorHAnsi" w:cstheme="majorHAnsi"/>
          <w:sz w:val="24"/>
          <w:szCs w:val="24"/>
        </w:rPr>
        <w:fldChar w:fldCharType="end"/>
      </w:r>
      <w:r w:rsidR="00AB49AC">
        <w:rPr>
          <w:rFonts w:asciiTheme="majorHAnsi" w:hAnsiTheme="majorHAnsi" w:cstheme="majorHAnsi"/>
          <w:sz w:val="24"/>
          <w:szCs w:val="24"/>
        </w:rPr>
        <w:t xml:space="preserve">. </w:t>
      </w:r>
    </w:p>
    <w:p w14:paraId="33A0DF4A" w14:textId="45210C2C" w:rsidR="009E2594" w:rsidRDefault="00EB0640" w:rsidP="00EB0640">
      <w:pPr>
        <w:tabs>
          <w:tab w:val="left" w:pos="7938"/>
        </w:tabs>
        <w:spacing w:after="0" w:line="240" w:lineRule="auto"/>
        <w:rPr>
          <w:rFonts w:asciiTheme="majorHAnsi" w:hAnsiTheme="majorHAnsi" w:cstheme="majorHAnsi"/>
          <w:sz w:val="24"/>
          <w:szCs w:val="24"/>
        </w:rPr>
      </w:pPr>
      <w:r>
        <w:rPr>
          <w:rFonts w:asciiTheme="majorHAnsi" w:hAnsiTheme="majorHAnsi" w:cstheme="majorHAnsi"/>
          <w:noProof/>
          <w:sz w:val="24"/>
          <w:szCs w:val="24"/>
        </w:rPr>
        <w:lastRenderedPageBreak/>
        <w:drawing>
          <wp:inline distT="0" distB="0" distL="0" distR="0" wp14:anchorId="153B50F0" wp14:editId="6D983B39">
            <wp:extent cx="5971540" cy="7539355"/>
            <wp:effectExtent l="0" t="0" r="0" b="4445"/>
            <wp:docPr id="4" name="Picture 4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Chart, box and whisker chart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1540" cy="7539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AC393B" w14:textId="4EDF2438" w:rsidR="009E2594" w:rsidRDefault="009E2594" w:rsidP="00EB0640">
      <w:pPr>
        <w:tabs>
          <w:tab w:val="left" w:pos="7938"/>
        </w:tabs>
        <w:spacing w:before="120" w:after="240" w:line="240" w:lineRule="auto"/>
        <w:rPr>
          <w:rFonts w:asciiTheme="majorHAnsi" w:hAnsiTheme="majorHAnsi" w:cstheme="majorHAnsi"/>
          <w:sz w:val="24"/>
          <w:szCs w:val="24"/>
        </w:rPr>
      </w:pPr>
      <w:r w:rsidRPr="001D2725">
        <w:rPr>
          <w:rFonts w:asciiTheme="majorHAnsi" w:hAnsiTheme="majorHAnsi" w:cstheme="majorHAnsi"/>
          <w:b/>
          <w:bCs/>
          <w:sz w:val="24"/>
          <w:szCs w:val="24"/>
        </w:rPr>
        <w:t xml:space="preserve">Fig. </w:t>
      </w:r>
      <w:r w:rsidR="003331FA">
        <w:rPr>
          <w:rFonts w:asciiTheme="majorHAnsi" w:hAnsiTheme="majorHAnsi" w:cstheme="majorHAnsi"/>
          <w:b/>
          <w:bCs/>
          <w:sz w:val="24"/>
          <w:szCs w:val="24"/>
        </w:rPr>
        <w:t>2</w:t>
      </w:r>
      <w:r>
        <w:rPr>
          <w:rFonts w:asciiTheme="majorHAnsi" w:hAnsiTheme="majorHAnsi" w:cstheme="majorHAnsi"/>
          <w:sz w:val="24"/>
          <w:szCs w:val="24"/>
        </w:rPr>
        <w:t xml:space="preserve">: </w:t>
      </w:r>
      <w:r w:rsidRPr="008A70CE">
        <w:rPr>
          <w:rFonts w:asciiTheme="majorHAnsi" w:hAnsiTheme="majorHAnsi" w:cstheme="majorHAnsi"/>
          <w:sz w:val="24"/>
          <w:szCs w:val="24"/>
        </w:rPr>
        <w:t xml:space="preserve">Non-metric multidimensional scaling (NMDS) of arcsine-square-root-transformed fatty acid fractions (% of total fatty acids) of </w:t>
      </w:r>
      <w:r>
        <w:rPr>
          <w:rFonts w:asciiTheme="majorHAnsi" w:hAnsiTheme="majorHAnsi" w:cstheme="majorHAnsi"/>
          <w:sz w:val="24"/>
          <w:szCs w:val="24"/>
        </w:rPr>
        <w:t>(</w:t>
      </w:r>
      <w:r w:rsidRPr="00411050">
        <w:rPr>
          <w:rFonts w:asciiTheme="majorHAnsi" w:hAnsiTheme="majorHAnsi" w:cstheme="majorHAnsi"/>
          <w:b/>
          <w:bCs/>
          <w:sz w:val="24"/>
          <w:szCs w:val="24"/>
        </w:rPr>
        <w:t>A</w:t>
      </w:r>
      <w:r>
        <w:rPr>
          <w:rFonts w:asciiTheme="majorHAnsi" w:hAnsiTheme="majorHAnsi" w:cstheme="majorHAnsi"/>
          <w:sz w:val="24"/>
          <w:szCs w:val="24"/>
        </w:rPr>
        <w:t>) aquatic and (</w:t>
      </w:r>
      <w:r w:rsidRPr="009C5014">
        <w:rPr>
          <w:rFonts w:asciiTheme="majorHAnsi" w:hAnsiTheme="majorHAnsi" w:cstheme="majorHAnsi"/>
          <w:b/>
          <w:bCs/>
          <w:sz w:val="24"/>
          <w:szCs w:val="24"/>
        </w:rPr>
        <w:t>B</w:t>
      </w:r>
      <w:r>
        <w:rPr>
          <w:rFonts w:asciiTheme="majorHAnsi" w:hAnsiTheme="majorHAnsi" w:cstheme="majorHAnsi"/>
          <w:sz w:val="24"/>
          <w:szCs w:val="24"/>
        </w:rPr>
        <w:t xml:space="preserve">) terrestrial insects for each sampling season: spring (April, May), summer (June, July, August) and autumn (September and October). </w:t>
      </w:r>
      <w:r w:rsidRPr="00845102">
        <w:rPr>
          <w:rFonts w:asciiTheme="majorHAnsi" w:hAnsiTheme="majorHAnsi" w:cstheme="majorHAnsi"/>
          <w:sz w:val="24"/>
          <w:szCs w:val="24"/>
        </w:rPr>
        <w:t xml:space="preserve">Vectors represent fatty acids that had a significant regression value (p &lt; 0.001) and a vector </w:t>
      </w:r>
      <w:r w:rsidRPr="00845102">
        <w:rPr>
          <w:rFonts w:asciiTheme="majorHAnsi" w:hAnsiTheme="majorHAnsi" w:cstheme="majorHAnsi"/>
          <w:sz w:val="24"/>
          <w:szCs w:val="24"/>
        </w:rPr>
        <w:lastRenderedPageBreak/>
        <w:t>length of 0.33 or greater.</w:t>
      </w:r>
      <w:r>
        <w:rPr>
          <w:rFonts w:asciiTheme="majorHAnsi" w:hAnsiTheme="majorHAnsi" w:cstheme="majorHAnsi"/>
          <w:sz w:val="24"/>
          <w:szCs w:val="24"/>
        </w:rPr>
        <w:t xml:space="preserve"> </w:t>
      </w:r>
      <w:r w:rsidRPr="004A6E85">
        <w:rPr>
          <w:rFonts w:ascii="Times New Roman" w:hAnsi="Times New Roman" w:cs="Times New Roman"/>
          <w:sz w:val="24"/>
          <w:szCs w:val="24"/>
        </w:rPr>
        <w:t>Ellipses represent 75 % confidence intervals.</w:t>
      </w:r>
      <w:r>
        <w:rPr>
          <w:rFonts w:ascii="Times New Roman" w:hAnsi="Times New Roman" w:cs="Times New Roman"/>
          <w:sz w:val="24"/>
          <w:szCs w:val="24"/>
        </w:rPr>
        <w:t xml:space="preserve"> Stars represent significant p values for ANOSIM analysis: p &gt; 0.01 (“*”), p &gt; 0.001 (“**”), p &gt; 0.0001 (“***”).</w:t>
      </w:r>
      <w:r w:rsidR="005E2147">
        <w:rPr>
          <w:rFonts w:ascii="Times New Roman" w:hAnsi="Times New Roman" w:cs="Times New Roman"/>
          <w:sz w:val="24"/>
          <w:szCs w:val="24"/>
        </w:rPr>
        <w:t xml:space="preserve"> </w:t>
      </w:r>
      <w:r w:rsidR="005E2147" w:rsidRPr="002E1288">
        <w:rPr>
          <w:rFonts w:ascii="Times New Roman" w:hAnsi="Times New Roman" w:cs="Times New Roman"/>
          <w:sz w:val="24"/>
          <w:szCs w:val="24"/>
        </w:rPr>
        <w:t xml:space="preserve">Multivariate comparisons of within-group FA profile similarity revealed, less pronounced, but significant separation between aquatic (ANOSIM: R = 0.097, p &lt; 0.001) and terrestrial insects (ANOSIM: R = 0.029, p &lt; 0.01) sampled in different months. </w:t>
      </w:r>
      <w:r w:rsidR="0002177A">
        <w:rPr>
          <w:rFonts w:ascii="Times New Roman" w:hAnsi="Times New Roman" w:cs="Times New Roman"/>
          <w:sz w:val="24"/>
          <w:szCs w:val="24"/>
        </w:rPr>
        <w:t>(</w:t>
      </w:r>
      <w:r w:rsidR="0002177A" w:rsidRPr="0002177A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02177A">
        <w:rPr>
          <w:rFonts w:ascii="Times New Roman" w:hAnsi="Times New Roman" w:cs="Times New Roman"/>
          <w:sz w:val="24"/>
          <w:szCs w:val="24"/>
        </w:rPr>
        <w:t xml:space="preserve">) Mean EPA proportions of aquatic and terrestrial insects collected in spring (April, May), summer (June, July, August), and autumn (September and October). </w:t>
      </w:r>
      <w:r w:rsidR="0002177A" w:rsidRPr="004A6E85">
        <w:rPr>
          <w:rFonts w:ascii="Times New Roman" w:hAnsi="Times New Roman" w:cs="Times New Roman"/>
          <w:sz w:val="24"/>
          <w:szCs w:val="24"/>
        </w:rPr>
        <w:t xml:space="preserve">The box represents the first quartile to the third quartile with a line representing the median value, and the whiskers represent the minimum and maximum value. </w:t>
      </w:r>
      <w:r w:rsidR="00073441">
        <w:rPr>
          <w:rFonts w:ascii="Times New Roman" w:hAnsi="Times New Roman" w:cs="Times New Roman"/>
          <w:sz w:val="24"/>
          <w:szCs w:val="24"/>
        </w:rPr>
        <w:t xml:space="preserve">Different letters above boxes represent statistically significant groups as determined by </w:t>
      </w:r>
      <w:r w:rsidR="00073441" w:rsidRPr="00073441">
        <w:rPr>
          <w:rFonts w:ascii="Times New Roman" w:hAnsi="Times New Roman" w:cs="Times New Roman"/>
          <w:sz w:val="24"/>
          <w:szCs w:val="24"/>
        </w:rPr>
        <w:t xml:space="preserve">Pairwise Wilcoxon Rank Sum </w:t>
      </w:r>
      <w:r w:rsidR="00073441">
        <w:rPr>
          <w:rFonts w:ascii="Times New Roman" w:hAnsi="Times New Roman" w:cs="Times New Roman"/>
          <w:sz w:val="24"/>
          <w:szCs w:val="24"/>
        </w:rPr>
        <w:t xml:space="preserve">comparisons; aquatic and terrestrial insects were analyzed separately (upper case and lowercase letters, respectively). </w:t>
      </w:r>
      <w:r>
        <w:rPr>
          <w:rFonts w:asciiTheme="majorHAnsi" w:hAnsiTheme="majorHAnsi" w:cstheme="majorHAnsi"/>
          <w:sz w:val="24"/>
          <w:szCs w:val="24"/>
        </w:rPr>
        <w:br w:type="page"/>
      </w:r>
    </w:p>
    <w:p w14:paraId="2E3ED705" w14:textId="40B29FE0" w:rsidR="00812611" w:rsidRPr="004A6E85" w:rsidRDefault="00157C83" w:rsidP="001C621A">
      <w:pPr>
        <w:tabs>
          <w:tab w:val="left" w:pos="7938"/>
        </w:tabs>
        <w:spacing w:before="120" w:after="240" w:line="240" w:lineRule="auto"/>
        <w:rPr>
          <w:rFonts w:asciiTheme="majorHAnsi" w:hAnsiTheme="majorHAnsi" w:cstheme="majorHAnsi"/>
          <w:sz w:val="24"/>
          <w:szCs w:val="24"/>
        </w:rPr>
      </w:pPr>
      <w:r w:rsidRPr="004A6E85">
        <w:rPr>
          <w:rFonts w:asciiTheme="majorHAnsi" w:hAnsiTheme="majorHAnsi" w:cstheme="majorHAnsi"/>
          <w:noProof/>
          <w:sz w:val="24"/>
          <w:szCs w:val="24"/>
          <w:lang w:val="de-DE" w:eastAsia="de-DE"/>
        </w:rPr>
        <w:lastRenderedPageBreak/>
        <w:drawing>
          <wp:inline distT="0" distB="0" distL="0" distR="0" wp14:anchorId="1BAF216C" wp14:editId="462C05A5">
            <wp:extent cx="5971540" cy="5899150"/>
            <wp:effectExtent l="0" t="0" r="0" b="6350"/>
            <wp:docPr id="10" name="Picture 10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Chart, box and whisker chart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1540" cy="5899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A08846" w14:textId="3BEA9EDA" w:rsidR="00D15424" w:rsidRDefault="006B1418" w:rsidP="002039C6">
      <w:pPr>
        <w:tabs>
          <w:tab w:val="left" w:pos="7938"/>
        </w:tabs>
        <w:spacing w:before="120" w:after="240" w:line="240" w:lineRule="auto"/>
        <w:rPr>
          <w:rFonts w:asciiTheme="majorHAnsi" w:hAnsiTheme="majorHAnsi" w:cstheme="majorHAnsi"/>
          <w:sz w:val="24"/>
          <w:szCs w:val="24"/>
        </w:rPr>
      </w:pPr>
      <w:r w:rsidRPr="008326BD">
        <w:rPr>
          <w:rFonts w:asciiTheme="majorHAnsi" w:hAnsiTheme="majorHAnsi" w:cstheme="majorHAnsi"/>
          <w:b/>
          <w:sz w:val="24"/>
          <w:szCs w:val="24"/>
        </w:rPr>
        <w:t>Fig.</w:t>
      </w:r>
      <w:r w:rsidR="00E17A2A" w:rsidRPr="008326BD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3331FA">
        <w:rPr>
          <w:rFonts w:asciiTheme="majorHAnsi" w:hAnsiTheme="majorHAnsi" w:cstheme="majorHAnsi"/>
          <w:b/>
          <w:sz w:val="24"/>
          <w:szCs w:val="24"/>
        </w:rPr>
        <w:t>3</w:t>
      </w:r>
      <w:r w:rsidR="00157C83" w:rsidRPr="008326BD">
        <w:rPr>
          <w:rFonts w:asciiTheme="majorHAnsi" w:hAnsiTheme="majorHAnsi" w:cstheme="majorHAnsi"/>
          <w:b/>
          <w:sz w:val="24"/>
          <w:szCs w:val="24"/>
        </w:rPr>
        <w:t>:</w:t>
      </w:r>
      <w:r w:rsidR="00E17A2A" w:rsidRPr="004A6E85">
        <w:rPr>
          <w:rFonts w:asciiTheme="majorHAnsi" w:hAnsiTheme="majorHAnsi" w:cstheme="majorHAnsi"/>
          <w:sz w:val="24"/>
          <w:szCs w:val="24"/>
        </w:rPr>
        <w:t xml:space="preserve"> </w:t>
      </w:r>
      <w:r w:rsidR="003B7B77" w:rsidRPr="004A6E85">
        <w:rPr>
          <w:rFonts w:asciiTheme="majorHAnsi" w:hAnsiTheme="majorHAnsi" w:cstheme="majorHAnsi"/>
          <w:sz w:val="24"/>
          <w:szCs w:val="24"/>
        </w:rPr>
        <w:t>DHA content of aquatic, semi-aquatic, and terrestrial arthropod orders. The box represents the first quartile to the third quartile with a line representing the median value, and the whiskers represent the minimum and maximum value.</w:t>
      </w:r>
      <w:r w:rsidR="008A15D7" w:rsidRPr="004A6E85">
        <w:rPr>
          <w:rFonts w:asciiTheme="majorHAnsi" w:hAnsiTheme="majorHAnsi" w:cstheme="majorHAnsi"/>
          <w:sz w:val="24"/>
          <w:szCs w:val="24"/>
        </w:rPr>
        <w:t xml:space="preserve"> Only </w:t>
      </w:r>
      <w:r w:rsidR="00E2552C">
        <w:rPr>
          <w:rFonts w:asciiTheme="majorHAnsi" w:hAnsiTheme="majorHAnsi" w:cstheme="majorHAnsi"/>
          <w:sz w:val="24"/>
          <w:szCs w:val="24"/>
        </w:rPr>
        <w:t>taxa</w:t>
      </w:r>
      <w:r w:rsidR="008A15D7" w:rsidRPr="004A6E85">
        <w:rPr>
          <w:rFonts w:asciiTheme="majorHAnsi" w:hAnsiTheme="majorHAnsi" w:cstheme="majorHAnsi"/>
          <w:sz w:val="24"/>
          <w:szCs w:val="24"/>
        </w:rPr>
        <w:t xml:space="preserve"> with DHA content were presented. </w:t>
      </w:r>
      <w:bookmarkEnd w:id="0"/>
    </w:p>
    <w:p w14:paraId="0A1E1106" w14:textId="77777777" w:rsidR="00D15424" w:rsidRDefault="00D15424">
      <w:pPr>
        <w:rPr>
          <w:rFonts w:asciiTheme="majorHAnsi" w:hAnsiTheme="majorHAnsi" w:cstheme="majorHAnsi"/>
          <w:sz w:val="24"/>
          <w:szCs w:val="24"/>
        </w:rPr>
      </w:pPr>
      <w:r>
        <w:rPr>
          <w:rFonts w:asciiTheme="majorHAnsi" w:hAnsiTheme="majorHAnsi" w:cstheme="majorHAnsi"/>
          <w:sz w:val="24"/>
          <w:szCs w:val="24"/>
        </w:rPr>
        <w:br w:type="page"/>
      </w:r>
    </w:p>
    <w:p w14:paraId="0EFE274B" w14:textId="45F71856" w:rsidR="00D15424" w:rsidRPr="004A6E85" w:rsidRDefault="00D15424" w:rsidP="00D15424">
      <w:pPr>
        <w:pStyle w:val="Heading1"/>
        <w:numPr>
          <w:ilvl w:val="0"/>
          <w:numId w:val="0"/>
        </w:numPr>
        <w:rPr>
          <w:rFonts w:asciiTheme="majorHAnsi" w:hAnsiTheme="majorHAnsi" w:cstheme="majorHAnsi"/>
          <w:lang w:val="en-CA"/>
        </w:rPr>
      </w:pPr>
      <w:r>
        <w:rPr>
          <w:rFonts w:asciiTheme="majorHAnsi" w:hAnsiTheme="majorHAnsi" w:cstheme="majorHAnsi"/>
          <w:lang w:val="en-CA"/>
        </w:rPr>
        <w:lastRenderedPageBreak/>
        <w:t>References</w:t>
      </w:r>
    </w:p>
    <w:p w14:paraId="43A9390D" w14:textId="696E3BD6" w:rsidR="00D15424" w:rsidRPr="00D15424" w:rsidRDefault="00D15424" w:rsidP="00D15424">
      <w:pPr>
        <w:widowControl w:val="0"/>
        <w:autoSpaceDE w:val="0"/>
        <w:autoSpaceDN w:val="0"/>
        <w:adjustRightInd w:val="0"/>
        <w:spacing w:before="120" w:after="240"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Theme="majorHAnsi" w:hAnsiTheme="majorHAnsi" w:cstheme="majorHAnsi"/>
          <w:sz w:val="24"/>
          <w:szCs w:val="24"/>
        </w:rPr>
        <w:fldChar w:fldCharType="begin" w:fldLock="1"/>
      </w:r>
      <w:r>
        <w:rPr>
          <w:rFonts w:asciiTheme="majorHAnsi" w:hAnsiTheme="majorHAnsi" w:cstheme="majorHAnsi"/>
          <w:sz w:val="24"/>
          <w:szCs w:val="24"/>
        </w:rPr>
        <w:instrText xml:space="preserve">ADDIN Mendeley Bibliography CSL_BIBLIOGRAPHY </w:instrText>
      </w:r>
      <w:r>
        <w:rPr>
          <w:rFonts w:asciiTheme="majorHAnsi" w:hAnsiTheme="majorHAnsi" w:cstheme="majorHAnsi"/>
          <w:sz w:val="24"/>
          <w:szCs w:val="24"/>
        </w:rPr>
        <w:fldChar w:fldCharType="separate"/>
      </w:r>
      <w:r w:rsidRPr="00D15424">
        <w:rPr>
          <w:rFonts w:ascii="Times New Roman" w:hAnsi="Times New Roman" w:cs="Times New Roman"/>
          <w:noProof/>
          <w:sz w:val="24"/>
          <w:szCs w:val="24"/>
        </w:rPr>
        <w:t xml:space="preserve">Kahle, D. J., and Wickham, H. (2013). ggmap: spatial visualization with ggplot2. </w:t>
      </w:r>
      <w:r w:rsidRPr="00D15424">
        <w:rPr>
          <w:rFonts w:ascii="Times New Roman" w:hAnsi="Times New Roman" w:cs="Times New Roman"/>
          <w:i/>
          <w:iCs/>
          <w:noProof/>
          <w:sz w:val="24"/>
          <w:szCs w:val="24"/>
        </w:rPr>
        <w:t>R J.</w:t>
      </w:r>
      <w:r w:rsidRPr="00D15424">
        <w:rPr>
          <w:rFonts w:ascii="Times New Roman" w:hAnsi="Times New Roman" w:cs="Times New Roman"/>
          <w:noProof/>
          <w:sz w:val="24"/>
          <w:szCs w:val="24"/>
        </w:rPr>
        <w:t xml:space="preserve"> 5, 144.</w:t>
      </w:r>
    </w:p>
    <w:p w14:paraId="3FA822A6" w14:textId="08852F64" w:rsidR="00176CA4" w:rsidRPr="004A6E85" w:rsidRDefault="00D15424" w:rsidP="002039C6">
      <w:pPr>
        <w:tabs>
          <w:tab w:val="left" w:pos="7938"/>
        </w:tabs>
        <w:spacing w:before="120" w:after="240" w:line="240" w:lineRule="auto"/>
        <w:rPr>
          <w:rFonts w:asciiTheme="majorHAnsi" w:hAnsiTheme="majorHAnsi" w:cstheme="majorHAnsi"/>
          <w:sz w:val="24"/>
          <w:szCs w:val="24"/>
        </w:rPr>
      </w:pPr>
      <w:r>
        <w:rPr>
          <w:rFonts w:asciiTheme="majorHAnsi" w:hAnsiTheme="majorHAnsi" w:cstheme="majorHAnsi"/>
          <w:sz w:val="24"/>
          <w:szCs w:val="24"/>
        </w:rPr>
        <w:fldChar w:fldCharType="end"/>
      </w:r>
    </w:p>
    <w:sectPr w:rsidR="00176CA4" w:rsidRPr="004A6E85" w:rsidSect="00C826D3">
      <w:type w:val="continuous"/>
      <w:pgSz w:w="12240" w:h="15840" w:code="1"/>
      <w:pgMar w:top="1418" w:right="1418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BA89DC0" w14:textId="77777777" w:rsidR="00620ECA" w:rsidRDefault="00620ECA" w:rsidP="00C44903">
      <w:pPr>
        <w:spacing w:after="0" w:line="240" w:lineRule="auto"/>
      </w:pPr>
      <w:r>
        <w:separator/>
      </w:r>
    </w:p>
  </w:endnote>
  <w:endnote w:type="continuationSeparator" w:id="0">
    <w:p w14:paraId="2DDAB283" w14:textId="77777777" w:rsidR="00620ECA" w:rsidRDefault="00620ECA" w:rsidP="00C449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209411546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00BCFF4" w14:textId="56E55EBE" w:rsidR="0075382B" w:rsidRDefault="0075382B" w:rsidP="004405D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C07BDDF" w14:textId="77777777" w:rsidR="0075382B" w:rsidRDefault="0075382B" w:rsidP="0012553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26545613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89BD947" w14:textId="3792CC6C" w:rsidR="0075382B" w:rsidRDefault="0075382B" w:rsidP="004405D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AF0C1C">
          <w:rPr>
            <w:rStyle w:val="PageNumber"/>
            <w:noProof/>
          </w:rPr>
          <w:t>38</w:t>
        </w:r>
        <w:r>
          <w:rPr>
            <w:rStyle w:val="PageNumber"/>
          </w:rPr>
          <w:fldChar w:fldCharType="end"/>
        </w:r>
      </w:p>
    </w:sdtContent>
  </w:sdt>
  <w:p w14:paraId="247E9EB9" w14:textId="77777777" w:rsidR="0075382B" w:rsidRDefault="0075382B" w:rsidP="004D64E2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E6CAB3" w14:textId="77777777" w:rsidR="00620ECA" w:rsidRDefault="00620ECA" w:rsidP="00C44903">
      <w:pPr>
        <w:spacing w:after="0" w:line="240" w:lineRule="auto"/>
      </w:pPr>
      <w:r>
        <w:separator/>
      </w:r>
    </w:p>
  </w:footnote>
  <w:footnote w:type="continuationSeparator" w:id="0">
    <w:p w14:paraId="33ED6319" w14:textId="77777777" w:rsidR="00620ECA" w:rsidRDefault="00620ECA" w:rsidP="00C4490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2CD79A4"/>
    <w:multiLevelType w:val="hybridMultilevel"/>
    <w:tmpl w:val="314E005C"/>
    <w:lvl w:ilvl="0" w:tplc="E53269EE">
      <w:start w:val="5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EC0601A"/>
    <w:multiLevelType w:val="multilevel"/>
    <w:tmpl w:val="0DC6BB32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 w16cid:durableId="1795439605">
    <w:abstractNumId w:val="1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  <w:lang w:val="en-CA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2" w16cid:durableId="654335874">
    <w:abstractNumId w:val="1"/>
  </w:num>
  <w:num w:numId="3" w16cid:durableId="175193564">
    <w:abstractNumId w:val="0"/>
  </w:num>
  <w:num w:numId="4" w16cid:durableId="2107577421">
    <w:abstractNumId w:val="1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  <w:lang w:val="en-CA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5" w16cid:durableId="417403787">
    <w:abstractNumId w:val="1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  <w:lang w:val="en-CA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6" w16cid:durableId="931551430">
    <w:abstractNumId w:val="1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  <w:lang w:val="en-CA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7" w16cid:durableId="1110053600">
    <w:abstractNumId w:val="1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  <w:lang w:val="en-CA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8" w16cid:durableId="1963344364">
    <w:abstractNumId w:val="1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  <w:lang w:val="en-CA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3A007B"/>
    <w:rsid w:val="00001C23"/>
    <w:rsid w:val="00001C2E"/>
    <w:rsid w:val="00002F60"/>
    <w:rsid w:val="00003E5B"/>
    <w:rsid w:val="00004462"/>
    <w:rsid w:val="00005866"/>
    <w:rsid w:val="00005DA4"/>
    <w:rsid w:val="00007B35"/>
    <w:rsid w:val="00010133"/>
    <w:rsid w:val="00010676"/>
    <w:rsid w:val="00012417"/>
    <w:rsid w:val="00012CE9"/>
    <w:rsid w:val="0001307C"/>
    <w:rsid w:val="000132BE"/>
    <w:rsid w:val="00014218"/>
    <w:rsid w:val="00014828"/>
    <w:rsid w:val="00014ADE"/>
    <w:rsid w:val="000158F3"/>
    <w:rsid w:val="00015A7A"/>
    <w:rsid w:val="0001635C"/>
    <w:rsid w:val="00016890"/>
    <w:rsid w:val="000168A9"/>
    <w:rsid w:val="00016D15"/>
    <w:rsid w:val="00017364"/>
    <w:rsid w:val="00017926"/>
    <w:rsid w:val="00020273"/>
    <w:rsid w:val="00020DD6"/>
    <w:rsid w:val="0002177A"/>
    <w:rsid w:val="00021AEE"/>
    <w:rsid w:val="00022BEB"/>
    <w:rsid w:val="0002327C"/>
    <w:rsid w:val="0002340D"/>
    <w:rsid w:val="000258CA"/>
    <w:rsid w:val="00026013"/>
    <w:rsid w:val="000262F6"/>
    <w:rsid w:val="00026521"/>
    <w:rsid w:val="00027B8A"/>
    <w:rsid w:val="00030427"/>
    <w:rsid w:val="00031517"/>
    <w:rsid w:val="0003190A"/>
    <w:rsid w:val="00032215"/>
    <w:rsid w:val="000332DA"/>
    <w:rsid w:val="00033B38"/>
    <w:rsid w:val="000346CA"/>
    <w:rsid w:val="0003490A"/>
    <w:rsid w:val="00037B1F"/>
    <w:rsid w:val="000403D0"/>
    <w:rsid w:val="00040B85"/>
    <w:rsid w:val="00040D11"/>
    <w:rsid w:val="00041DC4"/>
    <w:rsid w:val="00042696"/>
    <w:rsid w:val="00042A1A"/>
    <w:rsid w:val="00042A88"/>
    <w:rsid w:val="00043261"/>
    <w:rsid w:val="000432FB"/>
    <w:rsid w:val="00043892"/>
    <w:rsid w:val="00044033"/>
    <w:rsid w:val="000440F3"/>
    <w:rsid w:val="00044E8A"/>
    <w:rsid w:val="00045FE2"/>
    <w:rsid w:val="00046086"/>
    <w:rsid w:val="000500A6"/>
    <w:rsid w:val="000505EC"/>
    <w:rsid w:val="00050C7A"/>
    <w:rsid w:val="00051CD0"/>
    <w:rsid w:val="0005343C"/>
    <w:rsid w:val="0005386F"/>
    <w:rsid w:val="0005392C"/>
    <w:rsid w:val="00053CE6"/>
    <w:rsid w:val="00053FEE"/>
    <w:rsid w:val="000540EC"/>
    <w:rsid w:val="00054AE1"/>
    <w:rsid w:val="00055593"/>
    <w:rsid w:val="00055685"/>
    <w:rsid w:val="00055A37"/>
    <w:rsid w:val="00056A35"/>
    <w:rsid w:val="000571E1"/>
    <w:rsid w:val="00057C3E"/>
    <w:rsid w:val="00060042"/>
    <w:rsid w:val="00061BCF"/>
    <w:rsid w:val="00062701"/>
    <w:rsid w:val="0006296B"/>
    <w:rsid w:val="00063532"/>
    <w:rsid w:val="000635EE"/>
    <w:rsid w:val="000648B4"/>
    <w:rsid w:val="00067179"/>
    <w:rsid w:val="000679BF"/>
    <w:rsid w:val="00070529"/>
    <w:rsid w:val="0007121C"/>
    <w:rsid w:val="000722F5"/>
    <w:rsid w:val="00072637"/>
    <w:rsid w:val="00072D68"/>
    <w:rsid w:val="00072F44"/>
    <w:rsid w:val="0007330E"/>
    <w:rsid w:val="00073441"/>
    <w:rsid w:val="000748A2"/>
    <w:rsid w:val="00075367"/>
    <w:rsid w:val="00075AA1"/>
    <w:rsid w:val="00075CB2"/>
    <w:rsid w:val="0007603E"/>
    <w:rsid w:val="00076336"/>
    <w:rsid w:val="00076736"/>
    <w:rsid w:val="0007744B"/>
    <w:rsid w:val="000779BE"/>
    <w:rsid w:val="00081CBD"/>
    <w:rsid w:val="0008252C"/>
    <w:rsid w:val="00083982"/>
    <w:rsid w:val="00084ADD"/>
    <w:rsid w:val="0008523C"/>
    <w:rsid w:val="000906BC"/>
    <w:rsid w:val="00090CC9"/>
    <w:rsid w:val="00090CFC"/>
    <w:rsid w:val="00091BD9"/>
    <w:rsid w:val="00093569"/>
    <w:rsid w:val="00093E8A"/>
    <w:rsid w:val="00093F50"/>
    <w:rsid w:val="00094CAC"/>
    <w:rsid w:val="0009539D"/>
    <w:rsid w:val="000960DB"/>
    <w:rsid w:val="00096F77"/>
    <w:rsid w:val="000976F6"/>
    <w:rsid w:val="000A04F8"/>
    <w:rsid w:val="000A04FD"/>
    <w:rsid w:val="000A11B0"/>
    <w:rsid w:val="000A16D3"/>
    <w:rsid w:val="000A2CDD"/>
    <w:rsid w:val="000A3573"/>
    <w:rsid w:val="000A4070"/>
    <w:rsid w:val="000A5BF4"/>
    <w:rsid w:val="000A5C55"/>
    <w:rsid w:val="000A6E7F"/>
    <w:rsid w:val="000A7BD0"/>
    <w:rsid w:val="000B035A"/>
    <w:rsid w:val="000B0AE5"/>
    <w:rsid w:val="000B0F4B"/>
    <w:rsid w:val="000B1AF5"/>
    <w:rsid w:val="000B2B27"/>
    <w:rsid w:val="000B337E"/>
    <w:rsid w:val="000B3883"/>
    <w:rsid w:val="000B5808"/>
    <w:rsid w:val="000B7435"/>
    <w:rsid w:val="000B7E90"/>
    <w:rsid w:val="000C06C9"/>
    <w:rsid w:val="000C151E"/>
    <w:rsid w:val="000C1B3E"/>
    <w:rsid w:val="000C386A"/>
    <w:rsid w:val="000C3ED4"/>
    <w:rsid w:val="000C4C3D"/>
    <w:rsid w:val="000C5348"/>
    <w:rsid w:val="000C6E3C"/>
    <w:rsid w:val="000C7866"/>
    <w:rsid w:val="000C78CA"/>
    <w:rsid w:val="000C793F"/>
    <w:rsid w:val="000D19A0"/>
    <w:rsid w:val="000D2346"/>
    <w:rsid w:val="000D38F0"/>
    <w:rsid w:val="000D3960"/>
    <w:rsid w:val="000D3C55"/>
    <w:rsid w:val="000D41AB"/>
    <w:rsid w:val="000D5599"/>
    <w:rsid w:val="000E0DBD"/>
    <w:rsid w:val="000E20E9"/>
    <w:rsid w:val="000E3B38"/>
    <w:rsid w:val="000E5CA4"/>
    <w:rsid w:val="000F050A"/>
    <w:rsid w:val="000F145D"/>
    <w:rsid w:val="000F1D0A"/>
    <w:rsid w:val="000F26A3"/>
    <w:rsid w:val="000F35A5"/>
    <w:rsid w:val="000F3EF4"/>
    <w:rsid w:val="000F54A0"/>
    <w:rsid w:val="000F5AA1"/>
    <w:rsid w:val="000F6301"/>
    <w:rsid w:val="001011F1"/>
    <w:rsid w:val="00101CED"/>
    <w:rsid w:val="0010336C"/>
    <w:rsid w:val="0010416D"/>
    <w:rsid w:val="00104E27"/>
    <w:rsid w:val="00105023"/>
    <w:rsid w:val="0010534C"/>
    <w:rsid w:val="0010590A"/>
    <w:rsid w:val="00106CCC"/>
    <w:rsid w:val="00106D9E"/>
    <w:rsid w:val="00106EE8"/>
    <w:rsid w:val="001114E1"/>
    <w:rsid w:val="001118F4"/>
    <w:rsid w:val="00111D6E"/>
    <w:rsid w:val="001129D4"/>
    <w:rsid w:val="0011364F"/>
    <w:rsid w:val="00113945"/>
    <w:rsid w:val="00113E0D"/>
    <w:rsid w:val="00114BB1"/>
    <w:rsid w:val="00115A5C"/>
    <w:rsid w:val="0011678F"/>
    <w:rsid w:val="00117EA7"/>
    <w:rsid w:val="00121073"/>
    <w:rsid w:val="0012110A"/>
    <w:rsid w:val="001217B5"/>
    <w:rsid w:val="00121B77"/>
    <w:rsid w:val="00122250"/>
    <w:rsid w:val="00122F91"/>
    <w:rsid w:val="0012312B"/>
    <w:rsid w:val="001237EF"/>
    <w:rsid w:val="00124F35"/>
    <w:rsid w:val="001252F1"/>
    <w:rsid w:val="001254A6"/>
    <w:rsid w:val="00125532"/>
    <w:rsid w:val="00125916"/>
    <w:rsid w:val="00125DC6"/>
    <w:rsid w:val="00125F09"/>
    <w:rsid w:val="00130361"/>
    <w:rsid w:val="00130AF5"/>
    <w:rsid w:val="00130C06"/>
    <w:rsid w:val="001316F1"/>
    <w:rsid w:val="00133A7F"/>
    <w:rsid w:val="00134803"/>
    <w:rsid w:val="001354BD"/>
    <w:rsid w:val="00136309"/>
    <w:rsid w:val="00137E8E"/>
    <w:rsid w:val="00137F04"/>
    <w:rsid w:val="00140418"/>
    <w:rsid w:val="00140DB3"/>
    <w:rsid w:val="00141A19"/>
    <w:rsid w:val="0014207C"/>
    <w:rsid w:val="00142716"/>
    <w:rsid w:val="00142DEF"/>
    <w:rsid w:val="00143EF7"/>
    <w:rsid w:val="00144510"/>
    <w:rsid w:val="00144FB1"/>
    <w:rsid w:val="00145124"/>
    <w:rsid w:val="001456DB"/>
    <w:rsid w:val="0014586C"/>
    <w:rsid w:val="0014789F"/>
    <w:rsid w:val="00147B3F"/>
    <w:rsid w:val="001503FA"/>
    <w:rsid w:val="00150AB5"/>
    <w:rsid w:val="001518FF"/>
    <w:rsid w:val="00151FA3"/>
    <w:rsid w:val="001531E5"/>
    <w:rsid w:val="001553F5"/>
    <w:rsid w:val="0015575D"/>
    <w:rsid w:val="001563DF"/>
    <w:rsid w:val="00156DF5"/>
    <w:rsid w:val="00157C83"/>
    <w:rsid w:val="00160A35"/>
    <w:rsid w:val="001629EE"/>
    <w:rsid w:val="00162B45"/>
    <w:rsid w:val="00162D42"/>
    <w:rsid w:val="001632CC"/>
    <w:rsid w:val="001640DB"/>
    <w:rsid w:val="00164737"/>
    <w:rsid w:val="00166AAD"/>
    <w:rsid w:val="0017100B"/>
    <w:rsid w:val="00171EEC"/>
    <w:rsid w:val="00171F38"/>
    <w:rsid w:val="001727D2"/>
    <w:rsid w:val="00172F89"/>
    <w:rsid w:val="0017412A"/>
    <w:rsid w:val="0017489D"/>
    <w:rsid w:val="00176CA4"/>
    <w:rsid w:val="001771EA"/>
    <w:rsid w:val="001773B5"/>
    <w:rsid w:val="00177796"/>
    <w:rsid w:val="0018198D"/>
    <w:rsid w:val="001832E6"/>
    <w:rsid w:val="00183722"/>
    <w:rsid w:val="00183D43"/>
    <w:rsid w:val="00183D4C"/>
    <w:rsid w:val="00184662"/>
    <w:rsid w:val="0018491A"/>
    <w:rsid w:val="0018551C"/>
    <w:rsid w:val="00186072"/>
    <w:rsid w:val="001869DB"/>
    <w:rsid w:val="00186DC7"/>
    <w:rsid w:val="001870D2"/>
    <w:rsid w:val="001875BB"/>
    <w:rsid w:val="0019119A"/>
    <w:rsid w:val="0019191C"/>
    <w:rsid w:val="00194361"/>
    <w:rsid w:val="00195089"/>
    <w:rsid w:val="001954CF"/>
    <w:rsid w:val="001957BE"/>
    <w:rsid w:val="00195D42"/>
    <w:rsid w:val="00195FCF"/>
    <w:rsid w:val="00196E73"/>
    <w:rsid w:val="001A046E"/>
    <w:rsid w:val="001A114D"/>
    <w:rsid w:val="001A1742"/>
    <w:rsid w:val="001A1A7D"/>
    <w:rsid w:val="001A31F4"/>
    <w:rsid w:val="001A470E"/>
    <w:rsid w:val="001A556B"/>
    <w:rsid w:val="001A6761"/>
    <w:rsid w:val="001A6AE6"/>
    <w:rsid w:val="001A6E4A"/>
    <w:rsid w:val="001A705F"/>
    <w:rsid w:val="001A7496"/>
    <w:rsid w:val="001B0A28"/>
    <w:rsid w:val="001B3647"/>
    <w:rsid w:val="001B38B4"/>
    <w:rsid w:val="001B399C"/>
    <w:rsid w:val="001B3D49"/>
    <w:rsid w:val="001B45AE"/>
    <w:rsid w:val="001B6442"/>
    <w:rsid w:val="001B6E9D"/>
    <w:rsid w:val="001B7604"/>
    <w:rsid w:val="001B776E"/>
    <w:rsid w:val="001B7E96"/>
    <w:rsid w:val="001C07D3"/>
    <w:rsid w:val="001C0E83"/>
    <w:rsid w:val="001C227F"/>
    <w:rsid w:val="001C2AC6"/>
    <w:rsid w:val="001C357A"/>
    <w:rsid w:val="001C37EE"/>
    <w:rsid w:val="001C384B"/>
    <w:rsid w:val="001C41EF"/>
    <w:rsid w:val="001C5B05"/>
    <w:rsid w:val="001C5BF9"/>
    <w:rsid w:val="001C621A"/>
    <w:rsid w:val="001C6C10"/>
    <w:rsid w:val="001C6FBA"/>
    <w:rsid w:val="001D01BC"/>
    <w:rsid w:val="001D0C76"/>
    <w:rsid w:val="001D0EBA"/>
    <w:rsid w:val="001D0F6F"/>
    <w:rsid w:val="001D0F99"/>
    <w:rsid w:val="001D4311"/>
    <w:rsid w:val="001D431D"/>
    <w:rsid w:val="001D470B"/>
    <w:rsid w:val="001D49CA"/>
    <w:rsid w:val="001D6BFE"/>
    <w:rsid w:val="001D7241"/>
    <w:rsid w:val="001D775F"/>
    <w:rsid w:val="001D779A"/>
    <w:rsid w:val="001D7A4B"/>
    <w:rsid w:val="001E13B6"/>
    <w:rsid w:val="001E14E7"/>
    <w:rsid w:val="001E169A"/>
    <w:rsid w:val="001E236C"/>
    <w:rsid w:val="001E2620"/>
    <w:rsid w:val="001E2D0E"/>
    <w:rsid w:val="001E5461"/>
    <w:rsid w:val="001E5D43"/>
    <w:rsid w:val="001E64F8"/>
    <w:rsid w:val="001F0F20"/>
    <w:rsid w:val="001F2492"/>
    <w:rsid w:val="001F3333"/>
    <w:rsid w:val="001F36C6"/>
    <w:rsid w:val="001F41F2"/>
    <w:rsid w:val="001F4B04"/>
    <w:rsid w:val="001F6271"/>
    <w:rsid w:val="001F6353"/>
    <w:rsid w:val="001F71FB"/>
    <w:rsid w:val="00200369"/>
    <w:rsid w:val="0020081B"/>
    <w:rsid w:val="00200FB2"/>
    <w:rsid w:val="00201D78"/>
    <w:rsid w:val="00202C66"/>
    <w:rsid w:val="002039C6"/>
    <w:rsid w:val="00204DE4"/>
    <w:rsid w:val="00205A28"/>
    <w:rsid w:val="00205E8F"/>
    <w:rsid w:val="002060F0"/>
    <w:rsid w:val="00206640"/>
    <w:rsid w:val="0021049E"/>
    <w:rsid w:val="002109BE"/>
    <w:rsid w:val="00210E3D"/>
    <w:rsid w:val="00211254"/>
    <w:rsid w:val="002115EC"/>
    <w:rsid w:val="00213216"/>
    <w:rsid w:val="00213711"/>
    <w:rsid w:val="00215206"/>
    <w:rsid w:val="002162D5"/>
    <w:rsid w:val="002164CD"/>
    <w:rsid w:val="00216516"/>
    <w:rsid w:val="002175C8"/>
    <w:rsid w:val="00220812"/>
    <w:rsid w:val="00221307"/>
    <w:rsid w:val="00227E0F"/>
    <w:rsid w:val="0023013D"/>
    <w:rsid w:val="00230C7A"/>
    <w:rsid w:val="00230EF6"/>
    <w:rsid w:val="0023164E"/>
    <w:rsid w:val="002324E2"/>
    <w:rsid w:val="0023358B"/>
    <w:rsid w:val="0023361C"/>
    <w:rsid w:val="002337F2"/>
    <w:rsid w:val="0023381F"/>
    <w:rsid w:val="002338EF"/>
    <w:rsid w:val="00233BB2"/>
    <w:rsid w:val="00233F9C"/>
    <w:rsid w:val="00234F06"/>
    <w:rsid w:val="0023511A"/>
    <w:rsid w:val="00236A0A"/>
    <w:rsid w:val="002370B8"/>
    <w:rsid w:val="00240382"/>
    <w:rsid w:val="00240E16"/>
    <w:rsid w:val="00240E6E"/>
    <w:rsid w:val="00241BAD"/>
    <w:rsid w:val="00242865"/>
    <w:rsid w:val="002432DA"/>
    <w:rsid w:val="00244181"/>
    <w:rsid w:val="0024433A"/>
    <w:rsid w:val="00244888"/>
    <w:rsid w:val="00244DE6"/>
    <w:rsid w:val="00245330"/>
    <w:rsid w:val="00247C36"/>
    <w:rsid w:val="00250C38"/>
    <w:rsid w:val="00250F5C"/>
    <w:rsid w:val="002529AF"/>
    <w:rsid w:val="00252B8B"/>
    <w:rsid w:val="0025491A"/>
    <w:rsid w:val="00254B40"/>
    <w:rsid w:val="00255DC6"/>
    <w:rsid w:val="002561EB"/>
    <w:rsid w:val="00257762"/>
    <w:rsid w:val="002600F8"/>
    <w:rsid w:val="00260143"/>
    <w:rsid w:val="00261A1F"/>
    <w:rsid w:val="00261FCE"/>
    <w:rsid w:val="00262E4B"/>
    <w:rsid w:val="00262E60"/>
    <w:rsid w:val="00263F04"/>
    <w:rsid w:val="00264049"/>
    <w:rsid w:val="002648E5"/>
    <w:rsid w:val="0026685B"/>
    <w:rsid w:val="00267B65"/>
    <w:rsid w:val="00270223"/>
    <w:rsid w:val="0027034A"/>
    <w:rsid w:val="00270822"/>
    <w:rsid w:val="00270CFB"/>
    <w:rsid w:val="00271A39"/>
    <w:rsid w:val="002736BA"/>
    <w:rsid w:val="002740D4"/>
    <w:rsid w:val="00274F87"/>
    <w:rsid w:val="002757F2"/>
    <w:rsid w:val="00276162"/>
    <w:rsid w:val="00276CCD"/>
    <w:rsid w:val="00276FBB"/>
    <w:rsid w:val="002778F7"/>
    <w:rsid w:val="0027798B"/>
    <w:rsid w:val="00277BFA"/>
    <w:rsid w:val="002800A4"/>
    <w:rsid w:val="0028041E"/>
    <w:rsid w:val="002807BE"/>
    <w:rsid w:val="00280DA1"/>
    <w:rsid w:val="002816A0"/>
    <w:rsid w:val="0028174F"/>
    <w:rsid w:val="002828CC"/>
    <w:rsid w:val="00282D48"/>
    <w:rsid w:val="00283A4C"/>
    <w:rsid w:val="002848D6"/>
    <w:rsid w:val="00284DF2"/>
    <w:rsid w:val="00285608"/>
    <w:rsid w:val="00286F16"/>
    <w:rsid w:val="0028705F"/>
    <w:rsid w:val="002875D7"/>
    <w:rsid w:val="00287A5C"/>
    <w:rsid w:val="00290107"/>
    <w:rsid w:val="0029014E"/>
    <w:rsid w:val="0029047D"/>
    <w:rsid w:val="002905B2"/>
    <w:rsid w:val="00292335"/>
    <w:rsid w:val="0029319B"/>
    <w:rsid w:val="00293E9C"/>
    <w:rsid w:val="00294E92"/>
    <w:rsid w:val="002959DD"/>
    <w:rsid w:val="00295E14"/>
    <w:rsid w:val="002961EC"/>
    <w:rsid w:val="00296A81"/>
    <w:rsid w:val="00296D73"/>
    <w:rsid w:val="00296DE6"/>
    <w:rsid w:val="002972CF"/>
    <w:rsid w:val="002979CE"/>
    <w:rsid w:val="00297B9D"/>
    <w:rsid w:val="002A021E"/>
    <w:rsid w:val="002A0ACC"/>
    <w:rsid w:val="002A20A7"/>
    <w:rsid w:val="002A297D"/>
    <w:rsid w:val="002A3675"/>
    <w:rsid w:val="002A3975"/>
    <w:rsid w:val="002A3E6A"/>
    <w:rsid w:val="002A49DE"/>
    <w:rsid w:val="002A4D1B"/>
    <w:rsid w:val="002A578D"/>
    <w:rsid w:val="002A594D"/>
    <w:rsid w:val="002A629D"/>
    <w:rsid w:val="002A726C"/>
    <w:rsid w:val="002B0823"/>
    <w:rsid w:val="002B0FF9"/>
    <w:rsid w:val="002B1150"/>
    <w:rsid w:val="002B13DA"/>
    <w:rsid w:val="002B2F5E"/>
    <w:rsid w:val="002B40EF"/>
    <w:rsid w:val="002B5148"/>
    <w:rsid w:val="002B7145"/>
    <w:rsid w:val="002B7FED"/>
    <w:rsid w:val="002C0561"/>
    <w:rsid w:val="002C0A20"/>
    <w:rsid w:val="002C1D41"/>
    <w:rsid w:val="002C1E8E"/>
    <w:rsid w:val="002C4049"/>
    <w:rsid w:val="002C5DCF"/>
    <w:rsid w:val="002C653B"/>
    <w:rsid w:val="002C6EF0"/>
    <w:rsid w:val="002C7AEF"/>
    <w:rsid w:val="002C7BE3"/>
    <w:rsid w:val="002D0185"/>
    <w:rsid w:val="002D0238"/>
    <w:rsid w:val="002D0293"/>
    <w:rsid w:val="002D1906"/>
    <w:rsid w:val="002D1FD0"/>
    <w:rsid w:val="002D239E"/>
    <w:rsid w:val="002D2828"/>
    <w:rsid w:val="002D2F22"/>
    <w:rsid w:val="002D6089"/>
    <w:rsid w:val="002D6E36"/>
    <w:rsid w:val="002D74F9"/>
    <w:rsid w:val="002D76E8"/>
    <w:rsid w:val="002D7D91"/>
    <w:rsid w:val="002E03B1"/>
    <w:rsid w:val="002E08BB"/>
    <w:rsid w:val="002E1281"/>
    <w:rsid w:val="002E1BE7"/>
    <w:rsid w:val="002E1E92"/>
    <w:rsid w:val="002E51C9"/>
    <w:rsid w:val="002E5AAF"/>
    <w:rsid w:val="002E608C"/>
    <w:rsid w:val="002E6602"/>
    <w:rsid w:val="002E69DF"/>
    <w:rsid w:val="002E6C93"/>
    <w:rsid w:val="002E797C"/>
    <w:rsid w:val="002E7C46"/>
    <w:rsid w:val="002F0B33"/>
    <w:rsid w:val="002F3208"/>
    <w:rsid w:val="002F3794"/>
    <w:rsid w:val="002F3E7F"/>
    <w:rsid w:val="002F3F4F"/>
    <w:rsid w:val="002F3FC6"/>
    <w:rsid w:val="002F432F"/>
    <w:rsid w:val="002F45BC"/>
    <w:rsid w:val="002F5AFD"/>
    <w:rsid w:val="002F72B8"/>
    <w:rsid w:val="002F7C35"/>
    <w:rsid w:val="003000DB"/>
    <w:rsid w:val="00300409"/>
    <w:rsid w:val="00300595"/>
    <w:rsid w:val="00300669"/>
    <w:rsid w:val="0030073F"/>
    <w:rsid w:val="00300E46"/>
    <w:rsid w:val="00301F3A"/>
    <w:rsid w:val="00302146"/>
    <w:rsid w:val="00302728"/>
    <w:rsid w:val="00303439"/>
    <w:rsid w:val="003039EF"/>
    <w:rsid w:val="003057FD"/>
    <w:rsid w:val="00306859"/>
    <w:rsid w:val="00307D79"/>
    <w:rsid w:val="003107DC"/>
    <w:rsid w:val="00311ED1"/>
    <w:rsid w:val="00312418"/>
    <w:rsid w:val="00312DA1"/>
    <w:rsid w:val="00312DD1"/>
    <w:rsid w:val="00313430"/>
    <w:rsid w:val="00313B4A"/>
    <w:rsid w:val="00314CCA"/>
    <w:rsid w:val="00314F66"/>
    <w:rsid w:val="003150F0"/>
    <w:rsid w:val="00315740"/>
    <w:rsid w:val="00316280"/>
    <w:rsid w:val="00317A00"/>
    <w:rsid w:val="0032062D"/>
    <w:rsid w:val="0032113C"/>
    <w:rsid w:val="003215DE"/>
    <w:rsid w:val="00322339"/>
    <w:rsid w:val="00322E4E"/>
    <w:rsid w:val="003237E8"/>
    <w:rsid w:val="00324300"/>
    <w:rsid w:val="0032484A"/>
    <w:rsid w:val="00324B4E"/>
    <w:rsid w:val="003250F6"/>
    <w:rsid w:val="00325C53"/>
    <w:rsid w:val="003275D2"/>
    <w:rsid w:val="00327768"/>
    <w:rsid w:val="00327C29"/>
    <w:rsid w:val="003308B0"/>
    <w:rsid w:val="003309C1"/>
    <w:rsid w:val="00330A62"/>
    <w:rsid w:val="00330D89"/>
    <w:rsid w:val="003312C6"/>
    <w:rsid w:val="003317BA"/>
    <w:rsid w:val="00332371"/>
    <w:rsid w:val="003323FC"/>
    <w:rsid w:val="00332E03"/>
    <w:rsid w:val="003331FA"/>
    <w:rsid w:val="003345B5"/>
    <w:rsid w:val="00334A21"/>
    <w:rsid w:val="00334F71"/>
    <w:rsid w:val="00335091"/>
    <w:rsid w:val="00335503"/>
    <w:rsid w:val="0033578A"/>
    <w:rsid w:val="00336749"/>
    <w:rsid w:val="00336A07"/>
    <w:rsid w:val="00336E0C"/>
    <w:rsid w:val="00337C0F"/>
    <w:rsid w:val="00340033"/>
    <w:rsid w:val="0034058C"/>
    <w:rsid w:val="00340ABF"/>
    <w:rsid w:val="00340FDA"/>
    <w:rsid w:val="003411C6"/>
    <w:rsid w:val="00343602"/>
    <w:rsid w:val="003438AE"/>
    <w:rsid w:val="00344E0B"/>
    <w:rsid w:val="00346635"/>
    <w:rsid w:val="00347B02"/>
    <w:rsid w:val="00351396"/>
    <w:rsid w:val="00351AF5"/>
    <w:rsid w:val="0035384A"/>
    <w:rsid w:val="003555DC"/>
    <w:rsid w:val="003562F8"/>
    <w:rsid w:val="003567E1"/>
    <w:rsid w:val="00357EB0"/>
    <w:rsid w:val="003609AA"/>
    <w:rsid w:val="00361149"/>
    <w:rsid w:val="00362783"/>
    <w:rsid w:val="003637A3"/>
    <w:rsid w:val="00363999"/>
    <w:rsid w:val="00363D33"/>
    <w:rsid w:val="003640A0"/>
    <w:rsid w:val="00364DD0"/>
    <w:rsid w:val="00366AF6"/>
    <w:rsid w:val="00367F0B"/>
    <w:rsid w:val="00373298"/>
    <w:rsid w:val="00373FFB"/>
    <w:rsid w:val="00374C74"/>
    <w:rsid w:val="00375A1A"/>
    <w:rsid w:val="00375C2F"/>
    <w:rsid w:val="00375D0F"/>
    <w:rsid w:val="00377339"/>
    <w:rsid w:val="003801AA"/>
    <w:rsid w:val="0038049F"/>
    <w:rsid w:val="003813DB"/>
    <w:rsid w:val="00382905"/>
    <w:rsid w:val="00382927"/>
    <w:rsid w:val="00385D06"/>
    <w:rsid w:val="00385E98"/>
    <w:rsid w:val="003917D2"/>
    <w:rsid w:val="003926CC"/>
    <w:rsid w:val="00392ACA"/>
    <w:rsid w:val="00395118"/>
    <w:rsid w:val="003951CB"/>
    <w:rsid w:val="00397901"/>
    <w:rsid w:val="003A007B"/>
    <w:rsid w:val="003A1CE5"/>
    <w:rsid w:val="003A1E71"/>
    <w:rsid w:val="003A21C9"/>
    <w:rsid w:val="003A255E"/>
    <w:rsid w:val="003A2D7C"/>
    <w:rsid w:val="003A2E6D"/>
    <w:rsid w:val="003A38A0"/>
    <w:rsid w:val="003A4697"/>
    <w:rsid w:val="003A5876"/>
    <w:rsid w:val="003A6F15"/>
    <w:rsid w:val="003A76B3"/>
    <w:rsid w:val="003A7CED"/>
    <w:rsid w:val="003B14C2"/>
    <w:rsid w:val="003B1D22"/>
    <w:rsid w:val="003B3CEF"/>
    <w:rsid w:val="003B4F97"/>
    <w:rsid w:val="003B5829"/>
    <w:rsid w:val="003B591E"/>
    <w:rsid w:val="003B741C"/>
    <w:rsid w:val="003B7552"/>
    <w:rsid w:val="003B7B77"/>
    <w:rsid w:val="003B7E98"/>
    <w:rsid w:val="003C103B"/>
    <w:rsid w:val="003C19FA"/>
    <w:rsid w:val="003C1C45"/>
    <w:rsid w:val="003C1FF5"/>
    <w:rsid w:val="003C517F"/>
    <w:rsid w:val="003C612C"/>
    <w:rsid w:val="003C64C8"/>
    <w:rsid w:val="003C77EA"/>
    <w:rsid w:val="003C7923"/>
    <w:rsid w:val="003C7A71"/>
    <w:rsid w:val="003D0A0B"/>
    <w:rsid w:val="003D2671"/>
    <w:rsid w:val="003D59F0"/>
    <w:rsid w:val="003D683F"/>
    <w:rsid w:val="003D71D3"/>
    <w:rsid w:val="003E0495"/>
    <w:rsid w:val="003E0522"/>
    <w:rsid w:val="003E085F"/>
    <w:rsid w:val="003E1380"/>
    <w:rsid w:val="003E2DC2"/>
    <w:rsid w:val="003E3981"/>
    <w:rsid w:val="003E65FC"/>
    <w:rsid w:val="003F0A6A"/>
    <w:rsid w:val="003F2C8C"/>
    <w:rsid w:val="003F3461"/>
    <w:rsid w:val="003F4265"/>
    <w:rsid w:val="003F4599"/>
    <w:rsid w:val="003F4E86"/>
    <w:rsid w:val="003F6686"/>
    <w:rsid w:val="003F6745"/>
    <w:rsid w:val="003F7217"/>
    <w:rsid w:val="003F7D62"/>
    <w:rsid w:val="00400733"/>
    <w:rsid w:val="00400928"/>
    <w:rsid w:val="0040129C"/>
    <w:rsid w:val="004040FA"/>
    <w:rsid w:val="00404CB0"/>
    <w:rsid w:val="00405774"/>
    <w:rsid w:val="004057E6"/>
    <w:rsid w:val="00406707"/>
    <w:rsid w:val="00407FA7"/>
    <w:rsid w:val="0041006C"/>
    <w:rsid w:val="004116E4"/>
    <w:rsid w:val="0041398C"/>
    <w:rsid w:val="0041398F"/>
    <w:rsid w:val="00413E00"/>
    <w:rsid w:val="00414EE0"/>
    <w:rsid w:val="00415004"/>
    <w:rsid w:val="0041548A"/>
    <w:rsid w:val="004159EF"/>
    <w:rsid w:val="00415FBF"/>
    <w:rsid w:val="00416006"/>
    <w:rsid w:val="0041612E"/>
    <w:rsid w:val="00416991"/>
    <w:rsid w:val="004173F8"/>
    <w:rsid w:val="004174D6"/>
    <w:rsid w:val="00417DCB"/>
    <w:rsid w:val="004204D7"/>
    <w:rsid w:val="004208C7"/>
    <w:rsid w:val="00420C77"/>
    <w:rsid w:val="00422144"/>
    <w:rsid w:val="00422A43"/>
    <w:rsid w:val="00423678"/>
    <w:rsid w:val="00426339"/>
    <w:rsid w:val="00427000"/>
    <w:rsid w:val="00430CCD"/>
    <w:rsid w:val="00431131"/>
    <w:rsid w:val="00432C97"/>
    <w:rsid w:val="00432EC2"/>
    <w:rsid w:val="004334E7"/>
    <w:rsid w:val="00433510"/>
    <w:rsid w:val="00435A03"/>
    <w:rsid w:val="00436905"/>
    <w:rsid w:val="004404E1"/>
    <w:rsid w:val="004405D6"/>
    <w:rsid w:val="004408FA"/>
    <w:rsid w:val="0044155E"/>
    <w:rsid w:val="00441FDC"/>
    <w:rsid w:val="004423B5"/>
    <w:rsid w:val="00443523"/>
    <w:rsid w:val="004436DA"/>
    <w:rsid w:val="00444ADA"/>
    <w:rsid w:val="00444FBF"/>
    <w:rsid w:val="00446844"/>
    <w:rsid w:val="004506A6"/>
    <w:rsid w:val="00450F95"/>
    <w:rsid w:val="00451B0F"/>
    <w:rsid w:val="004526A9"/>
    <w:rsid w:val="00453172"/>
    <w:rsid w:val="004531EA"/>
    <w:rsid w:val="004533F7"/>
    <w:rsid w:val="00453503"/>
    <w:rsid w:val="00454930"/>
    <w:rsid w:val="00456866"/>
    <w:rsid w:val="00456CDF"/>
    <w:rsid w:val="00457388"/>
    <w:rsid w:val="00457629"/>
    <w:rsid w:val="00457968"/>
    <w:rsid w:val="00457B94"/>
    <w:rsid w:val="004603EC"/>
    <w:rsid w:val="004609B1"/>
    <w:rsid w:val="0046116E"/>
    <w:rsid w:val="00461DCE"/>
    <w:rsid w:val="00465112"/>
    <w:rsid w:val="004655CD"/>
    <w:rsid w:val="004656A8"/>
    <w:rsid w:val="004659EC"/>
    <w:rsid w:val="00465CB1"/>
    <w:rsid w:val="00466A98"/>
    <w:rsid w:val="004705EE"/>
    <w:rsid w:val="00470A86"/>
    <w:rsid w:val="0047142F"/>
    <w:rsid w:val="004718D4"/>
    <w:rsid w:val="00471943"/>
    <w:rsid w:val="0047225A"/>
    <w:rsid w:val="0047320E"/>
    <w:rsid w:val="00473D07"/>
    <w:rsid w:val="00474180"/>
    <w:rsid w:val="00475B09"/>
    <w:rsid w:val="00476FEE"/>
    <w:rsid w:val="00480369"/>
    <w:rsid w:val="004812CB"/>
    <w:rsid w:val="00484218"/>
    <w:rsid w:val="004859D7"/>
    <w:rsid w:val="004862BE"/>
    <w:rsid w:val="00486F9D"/>
    <w:rsid w:val="00487542"/>
    <w:rsid w:val="004875F3"/>
    <w:rsid w:val="00490504"/>
    <w:rsid w:val="00490FD1"/>
    <w:rsid w:val="00492192"/>
    <w:rsid w:val="00492299"/>
    <w:rsid w:val="00492738"/>
    <w:rsid w:val="0049284A"/>
    <w:rsid w:val="00493D41"/>
    <w:rsid w:val="004949B2"/>
    <w:rsid w:val="00494B7E"/>
    <w:rsid w:val="004954F2"/>
    <w:rsid w:val="004958FF"/>
    <w:rsid w:val="00495A12"/>
    <w:rsid w:val="004964D3"/>
    <w:rsid w:val="00496AF9"/>
    <w:rsid w:val="00497C68"/>
    <w:rsid w:val="004A0394"/>
    <w:rsid w:val="004A15E3"/>
    <w:rsid w:val="004A3177"/>
    <w:rsid w:val="004A3711"/>
    <w:rsid w:val="004A391F"/>
    <w:rsid w:val="004A4907"/>
    <w:rsid w:val="004A4F8C"/>
    <w:rsid w:val="004A59CA"/>
    <w:rsid w:val="004A5DEF"/>
    <w:rsid w:val="004A6B55"/>
    <w:rsid w:val="004A6E85"/>
    <w:rsid w:val="004A7599"/>
    <w:rsid w:val="004A7A42"/>
    <w:rsid w:val="004B04BB"/>
    <w:rsid w:val="004B056A"/>
    <w:rsid w:val="004B114B"/>
    <w:rsid w:val="004B1920"/>
    <w:rsid w:val="004B1A6B"/>
    <w:rsid w:val="004B1B2D"/>
    <w:rsid w:val="004B48B5"/>
    <w:rsid w:val="004B5F1C"/>
    <w:rsid w:val="004B60A2"/>
    <w:rsid w:val="004B7D65"/>
    <w:rsid w:val="004C265E"/>
    <w:rsid w:val="004C320E"/>
    <w:rsid w:val="004C3E08"/>
    <w:rsid w:val="004C4F32"/>
    <w:rsid w:val="004C5B9A"/>
    <w:rsid w:val="004C63B0"/>
    <w:rsid w:val="004C6D6F"/>
    <w:rsid w:val="004C6D83"/>
    <w:rsid w:val="004D01C5"/>
    <w:rsid w:val="004D0AD3"/>
    <w:rsid w:val="004D18C8"/>
    <w:rsid w:val="004D1A3A"/>
    <w:rsid w:val="004D2201"/>
    <w:rsid w:val="004D227B"/>
    <w:rsid w:val="004D3CA1"/>
    <w:rsid w:val="004D4518"/>
    <w:rsid w:val="004D4DFB"/>
    <w:rsid w:val="004D616C"/>
    <w:rsid w:val="004D63A6"/>
    <w:rsid w:val="004D64E2"/>
    <w:rsid w:val="004D6620"/>
    <w:rsid w:val="004D763F"/>
    <w:rsid w:val="004D79C4"/>
    <w:rsid w:val="004E0A66"/>
    <w:rsid w:val="004E1533"/>
    <w:rsid w:val="004E1B17"/>
    <w:rsid w:val="004E2E04"/>
    <w:rsid w:val="004E42CE"/>
    <w:rsid w:val="004E4ADF"/>
    <w:rsid w:val="004E52DF"/>
    <w:rsid w:val="004E616E"/>
    <w:rsid w:val="004E77AC"/>
    <w:rsid w:val="004F0C34"/>
    <w:rsid w:val="004F1957"/>
    <w:rsid w:val="004F1990"/>
    <w:rsid w:val="004F30C3"/>
    <w:rsid w:val="004F3E60"/>
    <w:rsid w:val="004F4CCC"/>
    <w:rsid w:val="004F65E6"/>
    <w:rsid w:val="004F77B5"/>
    <w:rsid w:val="004F7A47"/>
    <w:rsid w:val="004F7CFB"/>
    <w:rsid w:val="005000F4"/>
    <w:rsid w:val="0050149D"/>
    <w:rsid w:val="00501983"/>
    <w:rsid w:val="00501BAB"/>
    <w:rsid w:val="00501BBA"/>
    <w:rsid w:val="0050284B"/>
    <w:rsid w:val="00503308"/>
    <w:rsid w:val="00505566"/>
    <w:rsid w:val="00505F72"/>
    <w:rsid w:val="00506195"/>
    <w:rsid w:val="00506D14"/>
    <w:rsid w:val="0050712A"/>
    <w:rsid w:val="00507899"/>
    <w:rsid w:val="005110DB"/>
    <w:rsid w:val="0051235C"/>
    <w:rsid w:val="0051384A"/>
    <w:rsid w:val="0051475E"/>
    <w:rsid w:val="00514E19"/>
    <w:rsid w:val="005163E3"/>
    <w:rsid w:val="0051673F"/>
    <w:rsid w:val="005169B0"/>
    <w:rsid w:val="00517662"/>
    <w:rsid w:val="00517B8D"/>
    <w:rsid w:val="00517F37"/>
    <w:rsid w:val="00520CEA"/>
    <w:rsid w:val="00520DE2"/>
    <w:rsid w:val="00521811"/>
    <w:rsid w:val="00521984"/>
    <w:rsid w:val="0052268F"/>
    <w:rsid w:val="005230F6"/>
    <w:rsid w:val="00523130"/>
    <w:rsid w:val="00524136"/>
    <w:rsid w:val="005243C8"/>
    <w:rsid w:val="00524D7B"/>
    <w:rsid w:val="00527013"/>
    <w:rsid w:val="00527177"/>
    <w:rsid w:val="00531088"/>
    <w:rsid w:val="0053110A"/>
    <w:rsid w:val="00531640"/>
    <w:rsid w:val="00531EE2"/>
    <w:rsid w:val="00534485"/>
    <w:rsid w:val="00534501"/>
    <w:rsid w:val="0053451D"/>
    <w:rsid w:val="005358A4"/>
    <w:rsid w:val="005371A5"/>
    <w:rsid w:val="00537BFE"/>
    <w:rsid w:val="00537D18"/>
    <w:rsid w:val="00543958"/>
    <w:rsid w:val="00543BB8"/>
    <w:rsid w:val="00544BCB"/>
    <w:rsid w:val="00546837"/>
    <w:rsid w:val="00546E60"/>
    <w:rsid w:val="005470E6"/>
    <w:rsid w:val="00547B18"/>
    <w:rsid w:val="00550065"/>
    <w:rsid w:val="00550BA9"/>
    <w:rsid w:val="005520A1"/>
    <w:rsid w:val="005520C9"/>
    <w:rsid w:val="00552F26"/>
    <w:rsid w:val="00553373"/>
    <w:rsid w:val="005533A4"/>
    <w:rsid w:val="00554209"/>
    <w:rsid w:val="00554367"/>
    <w:rsid w:val="00554AD6"/>
    <w:rsid w:val="00554DAD"/>
    <w:rsid w:val="00554DEF"/>
    <w:rsid w:val="00554F2A"/>
    <w:rsid w:val="00555816"/>
    <w:rsid w:val="00556E1B"/>
    <w:rsid w:val="0055718D"/>
    <w:rsid w:val="0055738F"/>
    <w:rsid w:val="0055739B"/>
    <w:rsid w:val="00557749"/>
    <w:rsid w:val="00557E28"/>
    <w:rsid w:val="0056075A"/>
    <w:rsid w:val="0056150A"/>
    <w:rsid w:val="005620AE"/>
    <w:rsid w:val="00563622"/>
    <w:rsid w:val="005644CF"/>
    <w:rsid w:val="00565B58"/>
    <w:rsid w:val="00565B7A"/>
    <w:rsid w:val="005665DE"/>
    <w:rsid w:val="00566BA4"/>
    <w:rsid w:val="005704F6"/>
    <w:rsid w:val="00573941"/>
    <w:rsid w:val="005746AE"/>
    <w:rsid w:val="00574717"/>
    <w:rsid w:val="00574E42"/>
    <w:rsid w:val="0057612A"/>
    <w:rsid w:val="00576CE7"/>
    <w:rsid w:val="00577763"/>
    <w:rsid w:val="00580632"/>
    <w:rsid w:val="00583477"/>
    <w:rsid w:val="0058350B"/>
    <w:rsid w:val="00584411"/>
    <w:rsid w:val="005847E6"/>
    <w:rsid w:val="005856C2"/>
    <w:rsid w:val="00587722"/>
    <w:rsid w:val="00587C50"/>
    <w:rsid w:val="00591740"/>
    <w:rsid w:val="00592268"/>
    <w:rsid w:val="00592A64"/>
    <w:rsid w:val="00593142"/>
    <w:rsid w:val="00593A31"/>
    <w:rsid w:val="00593A44"/>
    <w:rsid w:val="00593C94"/>
    <w:rsid w:val="00593ED0"/>
    <w:rsid w:val="005960FD"/>
    <w:rsid w:val="00596223"/>
    <w:rsid w:val="00597C44"/>
    <w:rsid w:val="00597D72"/>
    <w:rsid w:val="005A0DB7"/>
    <w:rsid w:val="005A1313"/>
    <w:rsid w:val="005A323A"/>
    <w:rsid w:val="005A4717"/>
    <w:rsid w:val="005A5BB3"/>
    <w:rsid w:val="005A71BE"/>
    <w:rsid w:val="005A763A"/>
    <w:rsid w:val="005A775D"/>
    <w:rsid w:val="005A7CEF"/>
    <w:rsid w:val="005B09B2"/>
    <w:rsid w:val="005B0BB4"/>
    <w:rsid w:val="005B0D0E"/>
    <w:rsid w:val="005B0F9B"/>
    <w:rsid w:val="005B10C8"/>
    <w:rsid w:val="005B16AF"/>
    <w:rsid w:val="005B1994"/>
    <w:rsid w:val="005B218F"/>
    <w:rsid w:val="005B233B"/>
    <w:rsid w:val="005B39AF"/>
    <w:rsid w:val="005B3B8D"/>
    <w:rsid w:val="005B3F13"/>
    <w:rsid w:val="005B55ED"/>
    <w:rsid w:val="005C00E5"/>
    <w:rsid w:val="005C039D"/>
    <w:rsid w:val="005C07FA"/>
    <w:rsid w:val="005C0FB4"/>
    <w:rsid w:val="005C1A90"/>
    <w:rsid w:val="005C4A93"/>
    <w:rsid w:val="005C5D6C"/>
    <w:rsid w:val="005C5E95"/>
    <w:rsid w:val="005D0993"/>
    <w:rsid w:val="005D14FB"/>
    <w:rsid w:val="005D26EE"/>
    <w:rsid w:val="005D2AE9"/>
    <w:rsid w:val="005D3FFF"/>
    <w:rsid w:val="005D5A51"/>
    <w:rsid w:val="005D6EA8"/>
    <w:rsid w:val="005D7FEF"/>
    <w:rsid w:val="005E0E57"/>
    <w:rsid w:val="005E13FE"/>
    <w:rsid w:val="005E1863"/>
    <w:rsid w:val="005E1DE7"/>
    <w:rsid w:val="005E2147"/>
    <w:rsid w:val="005E258C"/>
    <w:rsid w:val="005E2CFB"/>
    <w:rsid w:val="005E30E0"/>
    <w:rsid w:val="005E326E"/>
    <w:rsid w:val="005E4299"/>
    <w:rsid w:val="005E4441"/>
    <w:rsid w:val="005E4D02"/>
    <w:rsid w:val="005E512A"/>
    <w:rsid w:val="005E5456"/>
    <w:rsid w:val="005E5BF5"/>
    <w:rsid w:val="005E61D6"/>
    <w:rsid w:val="005E7125"/>
    <w:rsid w:val="005E752C"/>
    <w:rsid w:val="005E7851"/>
    <w:rsid w:val="005F355C"/>
    <w:rsid w:val="005F41B1"/>
    <w:rsid w:val="005F4FAF"/>
    <w:rsid w:val="005F5E3B"/>
    <w:rsid w:val="00600D09"/>
    <w:rsid w:val="00601487"/>
    <w:rsid w:val="006016C1"/>
    <w:rsid w:val="00601BC3"/>
    <w:rsid w:val="00603810"/>
    <w:rsid w:val="0060401D"/>
    <w:rsid w:val="006046F2"/>
    <w:rsid w:val="006047B8"/>
    <w:rsid w:val="006052E3"/>
    <w:rsid w:val="006052F2"/>
    <w:rsid w:val="00605900"/>
    <w:rsid w:val="00612111"/>
    <w:rsid w:val="00612155"/>
    <w:rsid w:val="00612E4F"/>
    <w:rsid w:val="00612FF2"/>
    <w:rsid w:val="00614D1F"/>
    <w:rsid w:val="00615B22"/>
    <w:rsid w:val="006168A5"/>
    <w:rsid w:val="006171B7"/>
    <w:rsid w:val="00620ECA"/>
    <w:rsid w:val="0062123B"/>
    <w:rsid w:val="006234A8"/>
    <w:rsid w:val="00624FD5"/>
    <w:rsid w:val="00630BB5"/>
    <w:rsid w:val="00632A7F"/>
    <w:rsid w:val="00633AAA"/>
    <w:rsid w:val="00634057"/>
    <w:rsid w:val="0063455D"/>
    <w:rsid w:val="006359A5"/>
    <w:rsid w:val="00635DC0"/>
    <w:rsid w:val="00636076"/>
    <w:rsid w:val="006361FD"/>
    <w:rsid w:val="006366D2"/>
    <w:rsid w:val="00636D2A"/>
    <w:rsid w:val="0063750A"/>
    <w:rsid w:val="00637AEB"/>
    <w:rsid w:val="00640648"/>
    <w:rsid w:val="00640C6A"/>
    <w:rsid w:val="00644F94"/>
    <w:rsid w:val="0064539B"/>
    <w:rsid w:val="00645742"/>
    <w:rsid w:val="00645EC5"/>
    <w:rsid w:val="00645F4A"/>
    <w:rsid w:val="00646191"/>
    <w:rsid w:val="006513F1"/>
    <w:rsid w:val="0065175B"/>
    <w:rsid w:val="00651926"/>
    <w:rsid w:val="00651ECF"/>
    <w:rsid w:val="0065221D"/>
    <w:rsid w:val="00652ABF"/>
    <w:rsid w:val="00652DD5"/>
    <w:rsid w:val="006532FB"/>
    <w:rsid w:val="00653F9E"/>
    <w:rsid w:val="006545F0"/>
    <w:rsid w:val="006601DA"/>
    <w:rsid w:val="00660B48"/>
    <w:rsid w:val="00661FB3"/>
    <w:rsid w:val="006624E0"/>
    <w:rsid w:val="00663FEA"/>
    <w:rsid w:val="00664A00"/>
    <w:rsid w:val="00664CD2"/>
    <w:rsid w:val="00666355"/>
    <w:rsid w:val="00666394"/>
    <w:rsid w:val="0066649F"/>
    <w:rsid w:val="00666502"/>
    <w:rsid w:val="00670FA7"/>
    <w:rsid w:val="006728A1"/>
    <w:rsid w:val="00673C41"/>
    <w:rsid w:val="00675954"/>
    <w:rsid w:val="00681316"/>
    <w:rsid w:val="006814A9"/>
    <w:rsid w:val="006820DA"/>
    <w:rsid w:val="00682F21"/>
    <w:rsid w:val="0068329C"/>
    <w:rsid w:val="00683E51"/>
    <w:rsid w:val="00683E75"/>
    <w:rsid w:val="00683EB7"/>
    <w:rsid w:val="00684504"/>
    <w:rsid w:val="00684B27"/>
    <w:rsid w:val="00684F11"/>
    <w:rsid w:val="0068701B"/>
    <w:rsid w:val="00690342"/>
    <w:rsid w:val="00690F6A"/>
    <w:rsid w:val="006932AE"/>
    <w:rsid w:val="0069473B"/>
    <w:rsid w:val="0069479B"/>
    <w:rsid w:val="00696138"/>
    <w:rsid w:val="0069613E"/>
    <w:rsid w:val="006A02E0"/>
    <w:rsid w:val="006A1A23"/>
    <w:rsid w:val="006A2E52"/>
    <w:rsid w:val="006A3E33"/>
    <w:rsid w:val="006A44A7"/>
    <w:rsid w:val="006A4844"/>
    <w:rsid w:val="006A54A5"/>
    <w:rsid w:val="006A5C7E"/>
    <w:rsid w:val="006A62B4"/>
    <w:rsid w:val="006A67EE"/>
    <w:rsid w:val="006A7EB4"/>
    <w:rsid w:val="006B00B8"/>
    <w:rsid w:val="006B03A6"/>
    <w:rsid w:val="006B1311"/>
    <w:rsid w:val="006B1418"/>
    <w:rsid w:val="006B1573"/>
    <w:rsid w:val="006B1C27"/>
    <w:rsid w:val="006B2BEA"/>
    <w:rsid w:val="006B3B7C"/>
    <w:rsid w:val="006B4D2E"/>
    <w:rsid w:val="006B69EA"/>
    <w:rsid w:val="006B6E16"/>
    <w:rsid w:val="006B6FC6"/>
    <w:rsid w:val="006B7A31"/>
    <w:rsid w:val="006C072B"/>
    <w:rsid w:val="006C093F"/>
    <w:rsid w:val="006C1477"/>
    <w:rsid w:val="006C1C36"/>
    <w:rsid w:val="006C1E58"/>
    <w:rsid w:val="006C2011"/>
    <w:rsid w:val="006C476D"/>
    <w:rsid w:val="006C538E"/>
    <w:rsid w:val="006C5574"/>
    <w:rsid w:val="006C607E"/>
    <w:rsid w:val="006C717B"/>
    <w:rsid w:val="006D0027"/>
    <w:rsid w:val="006D0409"/>
    <w:rsid w:val="006D048C"/>
    <w:rsid w:val="006D0B21"/>
    <w:rsid w:val="006D0F36"/>
    <w:rsid w:val="006D1333"/>
    <w:rsid w:val="006D1FA2"/>
    <w:rsid w:val="006D23F8"/>
    <w:rsid w:val="006D3987"/>
    <w:rsid w:val="006D5B6D"/>
    <w:rsid w:val="006D5C4C"/>
    <w:rsid w:val="006D5CD6"/>
    <w:rsid w:val="006D6AB0"/>
    <w:rsid w:val="006D6B3F"/>
    <w:rsid w:val="006E07BB"/>
    <w:rsid w:val="006E1475"/>
    <w:rsid w:val="006E22D4"/>
    <w:rsid w:val="006E2643"/>
    <w:rsid w:val="006E3241"/>
    <w:rsid w:val="006E3F3A"/>
    <w:rsid w:val="006E4508"/>
    <w:rsid w:val="006E4525"/>
    <w:rsid w:val="006E48F6"/>
    <w:rsid w:val="006E54D5"/>
    <w:rsid w:val="006E5959"/>
    <w:rsid w:val="006E5AE6"/>
    <w:rsid w:val="006E7FF0"/>
    <w:rsid w:val="006F0A5C"/>
    <w:rsid w:val="006F2028"/>
    <w:rsid w:val="006F24C8"/>
    <w:rsid w:val="006F27AD"/>
    <w:rsid w:val="006F32C1"/>
    <w:rsid w:val="006F407C"/>
    <w:rsid w:val="006F6B7A"/>
    <w:rsid w:val="006F70C7"/>
    <w:rsid w:val="00701097"/>
    <w:rsid w:val="0070180B"/>
    <w:rsid w:val="0070272B"/>
    <w:rsid w:val="007048F5"/>
    <w:rsid w:val="00704D9E"/>
    <w:rsid w:val="00704E9C"/>
    <w:rsid w:val="0070514E"/>
    <w:rsid w:val="0070543C"/>
    <w:rsid w:val="00705500"/>
    <w:rsid w:val="00705829"/>
    <w:rsid w:val="00705C30"/>
    <w:rsid w:val="007071FD"/>
    <w:rsid w:val="007073D2"/>
    <w:rsid w:val="00707401"/>
    <w:rsid w:val="0070783B"/>
    <w:rsid w:val="00707904"/>
    <w:rsid w:val="00710483"/>
    <w:rsid w:val="00710860"/>
    <w:rsid w:val="00710C6C"/>
    <w:rsid w:val="00711A80"/>
    <w:rsid w:val="00712B83"/>
    <w:rsid w:val="00713D35"/>
    <w:rsid w:val="00713ED6"/>
    <w:rsid w:val="007143AB"/>
    <w:rsid w:val="00714ACC"/>
    <w:rsid w:val="00714B34"/>
    <w:rsid w:val="00714D0A"/>
    <w:rsid w:val="00715674"/>
    <w:rsid w:val="00716C6B"/>
    <w:rsid w:val="00717A2A"/>
    <w:rsid w:val="00720683"/>
    <w:rsid w:val="0072143E"/>
    <w:rsid w:val="0072284F"/>
    <w:rsid w:val="00722881"/>
    <w:rsid w:val="00723AE9"/>
    <w:rsid w:val="0072468D"/>
    <w:rsid w:val="0072663C"/>
    <w:rsid w:val="00726A78"/>
    <w:rsid w:val="00726B22"/>
    <w:rsid w:val="00727D3D"/>
    <w:rsid w:val="00727EE2"/>
    <w:rsid w:val="00730468"/>
    <w:rsid w:val="00730F09"/>
    <w:rsid w:val="007321E8"/>
    <w:rsid w:val="0073229E"/>
    <w:rsid w:val="007355D9"/>
    <w:rsid w:val="00736A2E"/>
    <w:rsid w:val="00737551"/>
    <w:rsid w:val="00737CE9"/>
    <w:rsid w:val="00740565"/>
    <w:rsid w:val="00741244"/>
    <w:rsid w:val="00741B82"/>
    <w:rsid w:val="00742152"/>
    <w:rsid w:val="00742B3A"/>
    <w:rsid w:val="00742DB9"/>
    <w:rsid w:val="00743724"/>
    <w:rsid w:val="00743C5E"/>
    <w:rsid w:val="0074405F"/>
    <w:rsid w:val="00744159"/>
    <w:rsid w:val="007452AC"/>
    <w:rsid w:val="0074546F"/>
    <w:rsid w:val="00746BEC"/>
    <w:rsid w:val="00746F38"/>
    <w:rsid w:val="00750110"/>
    <w:rsid w:val="00750F27"/>
    <w:rsid w:val="007511B7"/>
    <w:rsid w:val="007516A4"/>
    <w:rsid w:val="00751735"/>
    <w:rsid w:val="00752107"/>
    <w:rsid w:val="0075262F"/>
    <w:rsid w:val="00753205"/>
    <w:rsid w:val="0075382B"/>
    <w:rsid w:val="00754BBE"/>
    <w:rsid w:val="00754EAF"/>
    <w:rsid w:val="007551FC"/>
    <w:rsid w:val="00756322"/>
    <w:rsid w:val="00756EBF"/>
    <w:rsid w:val="00757205"/>
    <w:rsid w:val="007606F9"/>
    <w:rsid w:val="00760B47"/>
    <w:rsid w:val="00761314"/>
    <w:rsid w:val="007636A4"/>
    <w:rsid w:val="007636E2"/>
    <w:rsid w:val="007640DC"/>
    <w:rsid w:val="007644E3"/>
    <w:rsid w:val="00764BB6"/>
    <w:rsid w:val="00765149"/>
    <w:rsid w:val="007657D2"/>
    <w:rsid w:val="00766682"/>
    <w:rsid w:val="0076682D"/>
    <w:rsid w:val="00766CAE"/>
    <w:rsid w:val="0076745F"/>
    <w:rsid w:val="0076792F"/>
    <w:rsid w:val="00767ABA"/>
    <w:rsid w:val="00771264"/>
    <w:rsid w:val="007728A2"/>
    <w:rsid w:val="007734FB"/>
    <w:rsid w:val="007750DE"/>
    <w:rsid w:val="007750EA"/>
    <w:rsid w:val="007751DF"/>
    <w:rsid w:val="00775A1F"/>
    <w:rsid w:val="00775D7C"/>
    <w:rsid w:val="0077621C"/>
    <w:rsid w:val="00777B61"/>
    <w:rsid w:val="00781130"/>
    <w:rsid w:val="0078113B"/>
    <w:rsid w:val="007820EE"/>
    <w:rsid w:val="007822CD"/>
    <w:rsid w:val="0078254F"/>
    <w:rsid w:val="00783AB7"/>
    <w:rsid w:val="007843C6"/>
    <w:rsid w:val="0078486C"/>
    <w:rsid w:val="007849F7"/>
    <w:rsid w:val="00784CB2"/>
    <w:rsid w:val="00785018"/>
    <w:rsid w:val="0078508C"/>
    <w:rsid w:val="007924DA"/>
    <w:rsid w:val="007925A6"/>
    <w:rsid w:val="00792CE3"/>
    <w:rsid w:val="0079305A"/>
    <w:rsid w:val="007952DE"/>
    <w:rsid w:val="007963EC"/>
    <w:rsid w:val="00797165"/>
    <w:rsid w:val="00797983"/>
    <w:rsid w:val="00797C52"/>
    <w:rsid w:val="007A056C"/>
    <w:rsid w:val="007A082E"/>
    <w:rsid w:val="007A0D9F"/>
    <w:rsid w:val="007A123B"/>
    <w:rsid w:val="007A12DC"/>
    <w:rsid w:val="007A2372"/>
    <w:rsid w:val="007A2A1B"/>
    <w:rsid w:val="007A33A7"/>
    <w:rsid w:val="007A3854"/>
    <w:rsid w:val="007A44C9"/>
    <w:rsid w:val="007A7076"/>
    <w:rsid w:val="007A7CB9"/>
    <w:rsid w:val="007A7FC9"/>
    <w:rsid w:val="007B0025"/>
    <w:rsid w:val="007B0C7A"/>
    <w:rsid w:val="007B1331"/>
    <w:rsid w:val="007B1442"/>
    <w:rsid w:val="007B2254"/>
    <w:rsid w:val="007B2EF5"/>
    <w:rsid w:val="007B3100"/>
    <w:rsid w:val="007B41A2"/>
    <w:rsid w:val="007B542A"/>
    <w:rsid w:val="007B591A"/>
    <w:rsid w:val="007B6889"/>
    <w:rsid w:val="007B76DD"/>
    <w:rsid w:val="007C04E2"/>
    <w:rsid w:val="007C15E3"/>
    <w:rsid w:val="007C1ECF"/>
    <w:rsid w:val="007C238D"/>
    <w:rsid w:val="007C37E7"/>
    <w:rsid w:val="007C38CD"/>
    <w:rsid w:val="007C3B95"/>
    <w:rsid w:val="007C3EDB"/>
    <w:rsid w:val="007C7114"/>
    <w:rsid w:val="007C7978"/>
    <w:rsid w:val="007D0757"/>
    <w:rsid w:val="007D2799"/>
    <w:rsid w:val="007D3891"/>
    <w:rsid w:val="007D3A72"/>
    <w:rsid w:val="007D544E"/>
    <w:rsid w:val="007D5571"/>
    <w:rsid w:val="007D5CB7"/>
    <w:rsid w:val="007D5D6C"/>
    <w:rsid w:val="007D5F05"/>
    <w:rsid w:val="007E0308"/>
    <w:rsid w:val="007E12A0"/>
    <w:rsid w:val="007E2D5B"/>
    <w:rsid w:val="007E3178"/>
    <w:rsid w:val="007E3785"/>
    <w:rsid w:val="007E3F25"/>
    <w:rsid w:val="007E47E5"/>
    <w:rsid w:val="007E4FED"/>
    <w:rsid w:val="007E744A"/>
    <w:rsid w:val="007F0D21"/>
    <w:rsid w:val="007F1AE5"/>
    <w:rsid w:val="007F2AA4"/>
    <w:rsid w:val="007F34F1"/>
    <w:rsid w:val="007F3974"/>
    <w:rsid w:val="007F3E6E"/>
    <w:rsid w:val="007F3ECC"/>
    <w:rsid w:val="007F4EF9"/>
    <w:rsid w:val="007F56E4"/>
    <w:rsid w:val="007F60B7"/>
    <w:rsid w:val="007F6227"/>
    <w:rsid w:val="007F658C"/>
    <w:rsid w:val="007F696D"/>
    <w:rsid w:val="007F6B78"/>
    <w:rsid w:val="007F7894"/>
    <w:rsid w:val="008005D3"/>
    <w:rsid w:val="00800898"/>
    <w:rsid w:val="00800F7D"/>
    <w:rsid w:val="008015F8"/>
    <w:rsid w:val="00801E33"/>
    <w:rsid w:val="008025D5"/>
    <w:rsid w:val="00802D4D"/>
    <w:rsid w:val="008037B9"/>
    <w:rsid w:val="00805A65"/>
    <w:rsid w:val="00807701"/>
    <w:rsid w:val="00807B8E"/>
    <w:rsid w:val="0081078E"/>
    <w:rsid w:val="00811781"/>
    <w:rsid w:val="00812611"/>
    <w:rsid w:val="008132FD"/>
    <w:rsid w:val="00814097"/>
    <w:rsid w:val="00814B9C"/>
    <w:rsid w:val="00814D72"/>
    <w:rsid w:val="00815233"/>
    <w:rsid w:val="00816274"/>
    <w:rsid w:val="0081666D"/>
    <w:rsid w:val="008215E6"/>
    <w:rsid w:val="00822AE5"/>
    <w:rsid w:val="008236B8"/>
    <w:rsid w:val="008240B1"/>
    <w:rsid w:val="0082445B"/>
    <w:rsid w:val="00824B31"/>
    <w:rsid w:val="008258A7"/>
    <w:rsid w:val="00825D80"/>
    <w:rsid w:val="008325CA"/>
    <w:rsid w:val="008326BD"/>
    <w:rsid w:val="00832819"/>
    <w:rsid w:val="00832DEB"/>
    <w:rsid w:val="00835452"/>
    <w:rsid w:val="008408DC"/>
    <w:rsid w:val="0084094F"/>
    <w:rsid w:val="00840B02"/>
    <w:rsid w:val="00841430"/>
    <w:rsid w:val="008414CB"/>
    <w:rsid w:val="00841916"/>
    <w:rsid w:val="008423B3"/>
    <w:rsid w:val="00844DDC"/>
    <w:rsid w:val="00845B0C"/>
    <w:rsid w:val="008469E4"/>
    <w:rsid w:val="00847337"/>
    <w:rsid w:val="008475A3"/>
    <w:rsid w:val="008475CF"/>
    <w:rsid w:val="0085117D"/>
    <w:rsid w:val="008526EA"/>
    <w:rsid w:val="008549E3"/>
    <w:rsid w:val="00854C41"/>
    <w:rsid w:val="0085520F"/>
    <w:rsid w:val="00855C64"/>
    <w:rsid w:val="0085671D"/>
    <w:rsid w:val="00856B26"/>
    <w:rsid w:val="008572DC"/>
    <w:rsid w:val="008573D4"/>
    <w:rsid w:val="00857D82"/>
    <w:rsid w:val="0086097C"/>
    <w:rsid w:val="00860EA6"/>
    <w:rsid w:val="008616CE"/>
    <w:rsid w:val="0086172A"/>
    <w:rsid w:val="008621CC"/>
    <w:rsid w:val="00862628"/>
    <w:rsid w:val="00863D10"/>
    <w:rsid w:val="0086563F"/>
    <w:rsid w:val="008656D0"/>
    <w:rsid w:val="00865BE3"/>
    <w:rsid w:val="00865CF1"/>
    <w:rsid w:val="00866D45"/>
    <w:rsid w:val="00867373"/>
    <w:rsid w:val="00870830"/>
    <w:rsid w:val="008713E1"/>
    <w:rsid w:val="008714BE"/>
    <w:rsid w:val="00871CA5"/>
    <w:rsid w:val="0087314C"/>
    <w:rsid w:val="00873246"/>
    <w:rsid w:val="00873752"/>
    <w:rsid w:val="008746F0"/>
    <w:rsid w:val="00875189"/>
    <w:rsid w:val="00875598"/>
    <w:rsid w:val="0087625B"/>
    <w:rsid w:val="00876F99"/>
    <w:rsid w:val="008778B6"/>
    <w:rsid w:val="008778CE"/>
    <w:rsid w:val="00877957"/>
    <w:rsid w:val="00877A19"/>
    <w:rsid w:val="00877C07"/>
    <w:rsid w:val="00880929"/>
    <w:rsid w:val="00881A2E"/>
    <w:rsid w:val="00882358"/>
    <w:rsid w:val="008833C8"/>
    <w:rsid w:val="008847EE"/>
    <w:rsid w:val="00884EF4"/>
    <w:rsid w:val="00885A28"/>
    <w:rsid w:val="00885BE1"/>
    <w:rsid w:val="00887455"/>
    <w:rsid w:val="00887C49"/>
    <w:rsid w:val="00887F03"/>
    <w:rsid w:val="00891FDB"/>
    <w:rsid w:val="008949A4"/>
    <w:rsid w:val="008950DC"/>
    <w:rsid w:val="0089628D"/>
    <w:rsid w:val="00897DB4"/>
    <w:rsid w:val="008A0136"/>
    <w:rsid w:val="008A0549"/>
    <w:rsid w:val="008A079E"/>
    <w:rsid w:val="008A0A72"/>
    <w:rsid w:val="008A0E9F"/>
    <w:rsid w:val="008A15D7"/>
    <w:rsid w:val="008A3080"/>
    <w:rsid w:val="008A3DD1"/>
    <w:rsid w:val="008A3E56"/>
    <w:rsid w:val="008A4092"/>
    <w:rsid w:val="008A417A"/>
    <w:rsid w:val="008A4D82"/>
    <w:rsid w:val="008A5240"/>
    <w:rsid w:val="008A56F4"/>
    <w:rsid w:val="008A7F67"/>
    <w:rsid w:val="008B0ABF"/>
    <w:rsid w:val="008B0BEC"/>
    <w:rsid w:val="008B0CE9"/>
    <w:rsid w:val="008B2327"/>
    <w:rsid w:val="008B3341"/>
    <w:rsid w:val="008B3B70"/>
    <w:rsid w:val="008B4126"/>
    <w:rsid w:val="008B51EA"/>
    <w:rsid w:val="008B67DB"/>
    <w:rsid w:val="008B69DB"/>
    <w:rsid w:val="008B79B7"/>
    <w:rsid w:val="008C1948"/>
    <w:rsid w:val="008C1EED"/>
    <w:rsid w:val="008C1FB8"/>
    <w:rsid w:val="008C3236"/>
    <w:rsid w:val="008C3B45"/>
    <w:rsid w:val="008C5B6B"/>
    <w:rsid w:val="008C5F21"/>
    <w:rsid w:val="008C72E9"/>
    <w:rsid w:val="008C7950"/>
    <w:rsid w:val="008D0177"/>
    <w:rsid w:val="008D0C87"/>
    <w:rsid w:val="008D3EB2"/>
    <w:rsid w:val="008D4960"/>
    <w:rsid w:val="008D4A28"/>
    <w:rsid w:val="008D4D9C"/>
    <w:rsid w:val="008D4FFA"/>
    <w:rsid w:val="008D5A92"/>
    <w:rsid w:val="008D6B39"/>
    <w:rsid w:val="008D760E"/>
    <w:rsid w:val="008D7CFB"/>
    <w:rsid w:val="008E458C"/>
    <w:rsid w:val="008E4F3A"/>
    <w:rsid w:val="008E5825"/>
    <w:rsid w:val="008F0A79"/>
    <w:rsid w:val="008F1BDF"/>
    <w:rsid w:val="008F1C83"/>
    <w:rsid w:val="008F218C"/>
    <w:rsid w:val="008F2546"/>
    <w:rsid w:val="008F3C1D"/>
    <w:rsid w:val="008F44DE"/>
    <w:rsid w:val="008F4575"/>
    <w:rsid w:val="008F4C9F"/>
    <w:rsid w:val="008F4CA8"/>
    <w:rsid w:val="008F5548"/>
    <w:rsid w:val="008F559C"/>
    <w:rsid w:val="008F5F51"/>
    <w:rsid w:val="008F71A8"/>
    <w:rsid w:val="008F7415"/>
    <w:rsid w:val="009004A6"/>
    <w:rsid w:val="00900501"/>
    <w:rsid w:val="00900B1E"/>
    <w:rsid w:val="00901C7B"/>
    <w:rsid w:val="009020C6"/>
    <w:rsid w:val="0090232C"/>
    <w:rsid w:val="00902967"/>
    <w:rsid w:val="009031B0"/>
    <w:rsid w:val="00903BC0"/>
    <w:rsid w:val="00903D42"/>
    <w:rsid w:val="009060EA"/>
    <w:rsid w:val="0090710B"/>
    <w:rsid w:val="009072BC"/>
    <w:rsid w:val="0090766C"/>
    <w:rsid w:val="009076F8"/>
    <w:rsid w:val="00910A13"/>
    <w:rsid w:val="00911EF2"/>
    <w:rsid w:val="00912555"/>
    <w:rsid w:val="009129D3"/>
    <w:rsid w:val="00913EFC"/>
    <w:rsid w:val="00916CE2"/>
    <w:rsid w:val="00917130"/>
    <w:rsid w:val="0092078D"/>
    <w:rsid w:val="00920CB7"/>
    <w:rsid w:val="00920DA7"/>
    <w:rsid w:val="009221D7"/>
    <w:rsid w:val="009227A2"/>
    <w:rsid w:val="009234AC"/>
    <w:rsid w:val="00924D5A"/>
    <w:rsid w:val="00925901"/>
    <w:rsid w:val="00926352"/>
    <w:rsid w:val="0092673D"/>
    <w:rsid w:val="0092733A"/>
    <w:rsid w:val="00927D5E"/>
    <w:rsid w:val="009300E2"/>
    <w:rsid w:val="009301E6"/>
    <w:rsid w:val="00930201"/>
    <w:rsid w:val="00930240"/>
    <w:rsid w:val="009303C2"/>
    <w:rsid w:val="009309CE"/>
    <w:rsid w:val="00931A0C"/>
    <w:rsid w:val="00932C7B"/>
    <w:rsid w:val="00932FF1"/>
    <w:rsid w:val="00933209"/>
    <w:rsid w:val="00934F95"/>
    <w:rsid w:val="00935212"/>
    <w:rsid w:val="0094006C"/>
    <w:rsid w:val="009405BE"/>
    <w:rsid w:val="009410DB"/>
    <w:rsid w:val="00941EFB"/>
    <w:rsid w:val="0094361C"/>
    <w:rsid w:val="0094375C"/>
    <w:rsid w:val="009444F3"/>
    <w:rsid w:val="00944CF9"/>
    <w:rsid w:val="00945199"/>
    <w:rsid w:val="00945829"/>
    <w:rsid w:val="00945CB7"/>
    <w:rsid w:val="00945DC5"/>
    <w:rsid w:val="00945FBF"/>
    <w:rsid w:val="009467B4"/>
    <w:rsid w:val="00946F05"/>
    <w:rsid w:val="00947A08"/>
    <w:rsid w:val="00947AFF"/>
    <w:rsid w:val="0095048C"/>
    <w:rsid w:val="0095208F"/>
    <w:rsid w:val="00952FA2"/>
    <w:rsid w:val="00953064"/>
    <w:rsid w:val="00953103"/>
    <w:rsid w:val="00955095"/>
    <w:rsid w:val="0095566B"/>
    <w:rsid w:val="00956297"/>
    <w:rsid w:val="00956F79"/>
    <w:rsid w:val="00957758"/>
    <w:rsid w:val="00957CAC"/>
    <w:rsid w:val="009604CD"/>
    <w:rsid w:val="00960C04"/>
    <w:rsid w:val="00961157"/>
    <w:rsid w:val="00961458"/>
    <w:rsid w:val="00961DC0"/>
    <w:rsid w:val="009627BA"/>
    <w:rsid w:val="00963142"/>
    <w:rsid w:val="00963F43"/>
    <w:rsid w:val="0096408E"/>
    <w:rsid w:val="00964A41"/>
    <w:rsid w:val="00964AAB"/>
    <w:rsid w:val="00965689"/>
    <w:rsid w:val="00965993"/>
    <w:rsid w:val="0096659E"/>
    <w:rsid w:val="009674F4"/>
    <w:rsid w:val="00967A3B"/>
    <w:rsid w:val="00970CD2"/>
    <w:rsid w:val="00971386"/>
    <w:rsid w:val="00971419"/>
    <w:rsid w:val="00973070"/>
    <w:rsid w:val="009734CE"/>
    <w:rsid w:val="009739D9"/>
    <w:rsid w:val="009747CF"/>
    <w:rsid w:val="00974E41"/>
    <w:rsid w:val="0097532E"/>
    <w:rsid w:val="00975464"/>
    <w:rsid w:val="009758F8"/>
    <w:rsid w:val="00977FD0"/>
    <w:rsid w:val="00980195"/>
    <w:rsid w:val="0098082F"/>
    <w:rsid w:val="009837D4"/>
    <w:rsid w:val="0098386C"/>
    <w:rsid w:val="009847FF"/>
    <w:rsid w:val="00984D19"/>
    <w:rsid w:val="00984D3C"/>
    <w:rsid w:val="00985293"/>
    <w:rsid w:val="009853C8"/>
    <w:rsid w:val="0098567F"/>
    <w:rsid w:val="009862BC"/>
    <w:rsid w:val="00990997"/>
    <w:rsid w:val="009916EB"/>
    <w:rsid w:val="00991731"/>
    <w:rsid w:val="009919FE"/>
    <w:rsid w:val="009922F8"/>
    <w:rsid w:val="00993505"/>
    <w:rsid w:val="00994EB1"/>
    <w:rsid w:val="00995E5C"/>
    <w:rsid w:val="00995FBE"/>
    <w:rsid w:val="0099789B"/>
    <w:rsid w:val="009A04AC"/>
    <w:rsid w:val="009A1DCB"/>
    <w:rsid w:val="009A222B"/>
    <w:rsid w:val="009A2A4B"/>
    <w:rsid w:val="009A3AC5"/>
    <w:rsid w:val="009A5A4F"/>
    <w:rsid w:val="009A5D8C"/>
    <w:rsid w:val="009B099F"/>
    <w:rsid w:val="009B1546"/>
    <w:rsid w:val="009B2A0D"/>
    <w:rsid w:val="009B3DA3"/>
    <w:rsid w:val="009B4284"/>
    <w:rsid w:val="009B4D10"/>
    <w:rsid w:val="009B4F7D"/>
    <w:rsid w:val="009B50BE"/>
    <w:rsid w:val="009B672C"/>
    <w:rsid w:val="009B6F74"/>
    <w:rsid w:val="009B7A06"/>
    <w:rsid w:val="009B7D51"/>
    <w:rsid w:val="009C1F6F"/>
    <w:rsid w:val="009C22C7"/>
    <w:rsid w:val="009C2BC7"/>
    <w:rsid w:val="009C4EF4"/>
    <w:rsid w:val="009C4F17"/>
    <w:rsid w:val="009C58BD"/>
    <w:rsid w:val="009C6895"/>
    <w:rsid w:val="009C6CEC"/>
    <w:rsid w:val="009C7A80"/>
    <w:rsid w:val="009D00FD"/>
    <w:rsid w:val="009D0D2C"/>
    <w:rsid w:val="009D0D62"/>
    <w:rsid w:val="009D10A2"/>
    <w:rsid w:val="009D1280"/>
    <w:rsid w:val="009D1595"/>
    <w:rsid w:val="009D1805"/>
    <w:rsid w:val="009D209B"/>
    <w:rsid w:val="009D314A"/>
    <w:rsid w:val="009D342A"/>
    <w:rsid w:val="009D5370"/>
    <w:rsid w:val="009D5FAC"/>
    <w:rsid w:val="009D632E"/>
    <w:rsid w:val="009D6520"/>
    <w:rsid w:val="009D6962"/>
    <w:rsid w:val="009D71A2"/>
    <w:rsid w:val="009D728A"/>
    <w:rsid w:val="009D7A1E"/>
    <w:rsid w:val="009E0A26"/>
    <w:rsid w:val="009E1528"/>
    <w:rsid w:val="009E1C58"/>
    <w:rsid w:val="009E2594"/>
    <w:rsid w:val="009E6853"/>
    <w:rsid w:val="009E6BA6"/>
    <w:rsid w:val="009E706F"/>
    <w:rsid w:val="009E7108"/>
    <w:rsid w:val="009E7479"/>
    <w:rsid w:val="009E76B9"/>
    <w:rsid w:val="009E79C4"/>
    <w:rsid w:val="009F16C6"/>
    <w:rsid w:val="009F17F2"/>
    <w:rsid w:val="009F1C13"/>
    <w:rsid w:val="009F444F"/>
    <w:rsid w:val="009F4620"/>
    <w:rsid w:val="009F4E65"/>
    <w:rsid w:val="009F4FBF"/>
    <w:rsid w:val="009F5FA4"/>
    <w:rsid w:val="009F69EF"/>
    <w:rsid w:val="00A0026B"/>
    <w:rsid w:val="00A01516"/>
    <w:rsid w:val="00A01769"/>
    <w:rsid w:val="00A0319C"/>
    <w:rsid w:val="00A032AF"/>
    <w:rsid w:val="00A04272"/>
    <w:rsid w:val="00A057E3"/>
    <w:rsid w:val="00A05BFB"/>
    <w:rsid w:val="00A06B6F"/>
    <w:rsid w:val="00A06BF5"/>
    <w:rsid w:val="00A1013C"/>
    <w:rsid w:val="00A106A7"/>
    <w:rsid w:val="00A122C1"/>
    <w:rsid w:val="00A12464"/>
    <w:rsid w:val="00A13A38"/>
    <w:rsid w:val="00A15276"/>
    <w:rsid w:val="00A15CF1"/>
    <w:rsid w:val="00A171C4"/>
    <w:rsid w:val="00A20157"/>
    <w:rsid w:val="00A20316"/>
    <w:rsid w:val="00A2036C"/>
    <w:rsid w:val="00A20FBE"/>
    <w:rsid w:val="00A2237C"/>
    <w:rsid w:val="00A225DD"/>
    <w:rsid w:val="00A22850"/>
    <w:rsid w:val="00A22CD3"/>
    <w:rsid w:val="00A243B4"/>
    <w:rsid w:val="00A257FF"/>
    <w:rsid w:val="00A2599C"/>
    <w:rsid w:val="00A27B47"/>
    <w:rsid w:val="00A3004C"/>
    <w:rsid w:val="00A317FF"/>
    <w:rsid w:val="00A31832"/>
    <w:rsid w:val="00A322F1"/>
    <w:rsid w:val="00A32A96"/>
    <w:rsid w:val="00A33335"/>
    <w:rsid w:val="00A33FBE"/>
    <w:rsid w:val="00A347A6"/>
    <w:rsid w:val="00A34850"/>
    <w:rsid w:val="00A3488D"/>
    <w:rsid w:val="00A352BA"/>
    <w:rsid w:val="00A35B4C"/>
    <w:rsid w:val="00A35C0F"/>
    <w:rsid w:val="00A360A5"/>
    <w:rsid w:val="00A3683F"/>
    <w:rsid w:val="00A36AAB"/>
    <w:rsid w:val="00A36C0D"/>
    <w:rsid w:val="00A36F14"/>
    <w:rsid w:val="00A36F47"/>
    <w:rsid w:val="00A37544"/>
    <w:rsid w:val="00A37CAF"/>
    <w:rsid w:val="00A37E62"/>
    <w:rsid w:val="00A40B6A"/>
    <w:rsid w:val="00A41294"/>
    <w:rsid w:val="00A42186"/>
    <w:rsid w:val="00A45008"/>
    <w:rsid w:val="00A4635A"/>
    <w:rsid w:val="00A469CC"/>
    <w:rsid w:val="00A47926"/>
    <w:rsid w:val="00A47F7E"/>
    <w:rsid w:val="00A47F89"/>
    <w:rsid w:val="00A51294"/>
    <w:rsid w:val="00A51EB6"/>
    <w:rsid w:val="00A53285"/>
    <w:rsid w:val="00A53693"/>
    <w:rsid w:val="00A53E90"/>
    <w:rsid w:val="00A547A3"/>
    <w:rsid w:val="00A54E57"/>
    <w:rsid w:val="00A553B0"/>
    <w:rsid w:val="00A56641"/>
    <w:rsid w:val="00A56E24"/>
    <w:rsid w:val="00A61B51"/>
    <w:rsid w:val="00A625B2"/>
    <w:rsid w:val="00A628B7"/>
    <w:rsid w:val="00A63530"/>
    <w:rsid w:val="00A64844"/>
    <w:rsid w:val="00A656A1"/>
    <w:rsid w:val="00A65D79"/>
    <w:rsid w:val="00A70D45"/>
    <w:rsid w:val="00A721EE"/>
    <w:rsid w:val="00A7363F"/>
    <w:rsid w:val="00A73B8D"/>
    <w:rsid w:val="00A73EF6"/>
    <w:rsid w:val="00A74591"/>
    <w:rsid w:val="00A752FA"/>
    <w:rsid w:val="00A76551"/>
    <w:rsid w:val="00A76D6A"/>
    <w:rsid w:val="00A77B8E"/>
    <w:rsid w:val="00A80073"/>
    <w:rsid w:val="00A801FE"/>
    <w:rsid w:val="00A80671"/>
    <w:rsid w:val="00A80912"/>
    <w:rsid w:val="00A80C99"/>
    <w:rsid w:val="00A81466"/>
    <w:rsid w:val="00A81D50"/>
    <w:rsid w:val="00A81DAD"/>
    <w:rsid w:val="00A85E9F"/>
    <w:rsid w:val="00A8632C"/>
    <w:rsid w:val="00A9013B"/>
    <w:rsid w:val="00A91470"/>
    <w:rsid w:val="00A9152E"/>
    <w:rsid w:val="00A917F5"/>
    <w:rsid w:val="00A933E8"/>
    <w:rsid w:val="00A939E3"/>
    <w:rsid w:val="00A93C9C"/>
    <w:rsid w:val="00A93CCA"/>
    <w:rsid w:val="00A94287"/>
    <w:rsid w:val="00A9543B"/>
    <w:rsid w:val="00A97D20"/>
    <w:rsid w:val="00AA01E4"/>
    <w:rsid w:val="00AA1642"/>
    <w:rsid w:val="00AA1647"/>
    <w:rsid w:val="00AA2249"/>
    <w:rsid w:val="00AA3119"/>
    <w:rsid w:val="00AA3C59"/>
    <w:rsid w:val="00AA41F1"/>
    <w:rsid w:val="00AA4D6B"/>
    <w:rsid w:val="00AA7A02"/>
    <w:rsid w:val="00AA7AD2"/>
    <w:rsid w:val="00AA7BF9"/>
    <w:rsid w:val="00AB026F"/>
    <w:rsid w:val="00AB07CC"/>
    <w:rsid w:val="00AB16D4"/>
    <w:rsid w:val="00AB2297"/>
    <w:rsid w:val="00AB2E27"/>
    <w:rsid w:val="00AB328D"/>
    <w:rsid w:val="00AB3635"/>
    <w:rsid w:val="00AB49AC"/>
    <w:rsid w:val="00AB58A5"/>
    <w:rsid w:val="00AB5D45"/>
    <w:rsid w:val="00AB6D98"/>
    <w:rsid w:val="00AC1F5E"/>
    <w:rsid w:val="00AC23D2"/>
    <w:rsid w:val="00AC267C"/>
    <w:rsid w:val="00AC2E80"/>
    <w:rsid w:val="00AC3E55"/>
    <w:rsid w:val="00AC4071"/>
    <w:rsid w:val="00AC4124"/>
    <w:rsid w:val="00AC46DF"/>
    <w:rsid w:val="00AC51FB"/>
    <w:rsid w:val="00AC56B6"/>
    <w:rsid w:val="00AC6C8D"/>
    <w:rsid w:val="00AC7055"/>
    <w:rsid w:val="00AC7499"/>
    <w:rsid w:val="00AC7ACF"/>
    <w:rsid w:val="00AD083F"/>
    <w:rsid w:val="00AD119F"/>
    <w:rsid w:val="00AD1211"/>
    <w:rsid w:val="00AD124B"/>
    <w:rsid w:val="00AD25EF"/>
    <w:rsid w:val="00AD3959"/>
    <w:rsid w:val="00AD4022"/>
    <w:rsid w:val="00AD5B20"/>
    <w:rsid w:val="00AD6446"/>
    <w:rsid w:val="00AD75CB"/>
    <w:rsid w:val="00AD782B"/>
    <w:rsid w:val="00AE08BC"/>
    <w:rsid w:val="00AE100A"/>
    <w:rsid w:val="00AE1444"/>
    <w:rsid w:val="00AE189A"/>
    <w:rsid w:val="00AE2412"/>
    <w:rsid w:val="00AE2827"/>
    <w:rsid w:val="00AE2F73"/>
    <w:rsid w:val="00AE32E9"/>
    <w:rsid w:val="00AE3692"/>
    <w:rsid w:val="00AE4664"/>
    <w:rsid w:val="00AE6465"/>
    <w:rsid w:val="00AE6654"/>
    <w:rsid w:val="00AE6C58"/>
    <w:rsid w:val="00AF055B"/>
    <w:rsid w:val="00AF0B71"/>
    <w:rsid w:val="00AF0C1C"/>
    <w:rsid w:val="00AF15BE"/>
    <w:rsid w:val="00AF171A"/>
    <w:rsid w:val="00AF19F7"/>
    <w:rsid w:val="00AF43C1"/>
    <w:rsid w:val="00AF4EB9"/>
    <w:rsid w:val="00AF5C96"/>
    <w:rsid w:val="00AF63EF"/>
    <w:rsid w:val="00AF759C"/>
    <w:rsid w:val="00AF75D3"/>
    <w:rsid w:val="00B0246B"/>
    <w:rsid w:val="00B02C7A"/>
    <w:rsid w:val="00B0345F"/>
    <w:rsid w:val="00B03AA7"/>
    <w:rsid w:val="00B03F00"/>
    <w:rsid w:val="00B040D6"/>
    <w:rsid w:val="00B04481"/>
    <w:rsid w:val="00B055A5"/>
    <w:rsid w:val="00B06B6D"/>
    <w:rsid w:val="00B1235D"/>
    <w:rsid w:val="00B1407E"/>
    <w:rsid w:val="00B142CB"/>
    <w:rsid w:val="00B143BA"/>
    <w:rsid w:val="00B15779"/>
    <w:rsid w:val="00B17E56"/>
    <w:rsid w:val="00B20734"/>
    <w:rsid w:val="00B20991"/>
    <w:rsid w:val="00B214B2"/>
    <w:rsid w:val="00B2171E"/>
    <w:rsid w:val="00B21AAF"/>
    <w:rsid w:val="00B21CBB"/>
    <w:rsid w:val="00B22755"/>
    <w:rsid w:val="00B22DFD"/>
    <w:rsid w:val="00B23510"/>
    <w:rsid w:val="00B238E8"/>
    <w:rsid w:val="00B2460D"/>
    <w:rsid w:val="00B25B43"/>
    <w:rsid w:val="00B30020"/>
    <w:rsid w:val="00B320E1"/>
    <w:rsid w:val="00B32495"/>
    <w:rsid w:val="00B32527"/>
    <w:rsid w:val="00B332C3"/>
    <w:rsid w:val="00B33B51"/>
    <w:rsid w:val="00B33F31"/>
    <w:rsid w:val="00B343BE"/>
    <w:rsid w:val="00B34B31"/>
    <w:rsid w:val="00B35B08"/>
    <w:rsid w:val="00B378F1"/>
    <w:rsid w:val="00B40425"/>
    <w:rsid w:val="00B40AB4"/>
    <w:rsid w:val="00B40FCD"/>
    <w:rsid w:val="00B41A24"/>
    <w:rsid w:val="00B4285F"/>
    <w:rsid w:val="00B4334C"/>
    <w:rsid w:val="00B4432E"/>
    <w:rsid w:val="00B443EC"/>
    <w:rsid w:val="00B5011B"/>
    <w:rsid w:val="00B52A64"/>
    <w:rsid w:val="00B52FE6"/>
    <w:rsid w:val="00B53335"/>
    <w:rsid w:val="00B548C3"/>
    <w:rsid w:val="00B56187"/>
    <w:rsid w:val="00B56B37"/>
    <w:rsid w:val="00B570E6"/>
    <w:rsid w:val="00B573F6"/>
    <w:rsid w:val="00B60D18"/>
    <w:rsid w:val="00B6182F"/>
    <w:rsid w:val="00B620EB"/>
    <w:rsid w:val="00B626C0"/>
    <w:rsid w:val="00B64077"/>
    <w:rsid w:val="00B65E1E"/>
    <w:rsid w:val="00B668FB"/>
    <w:rsid w:val="00B707B3"/>
    <w:rsid w:val="00B7169C"/>
    <w:rsid w:val="00B71AD3"/>
    <w:rsid w:val="00B723F7"/>
    <w:rsid w:val="00B73CC4"/>
    <w:rsid w:val="00B7484E"/>
    <w:rsid w:val="00B74C40"/>
    <w:rsid w:val="00B74C8B"/>
    <w:rsid w:val="00B754A1"/>
    <w:rsid w:val="00B75CCA"/>
    <w:rsid w:val="00B8039A"/>
    <w:rsid w:val="00B80B93"/>
    <w:rsid w:val="00B81309"/>
    <w:rsid w:val="00B82865"/>
    <w:rsid w:val="00B82D77"/>
    <w:rsid w:val="00B83F8E"/>
    <w:rsid w:val="00B86368"/>
    <w:rsid w:val="00B87247"/>
    <w:rsid w:val="00B9009E"/>
    <w:rsid w:val="00B9023D"/>
    <w:rsid w:val="00B91A1B"/>
    <w:rsid w:val="00B9398C"/>
    <w:rsid w:val="00B9420C"/>
    <w:rsid w:val="00B95C93"/>
    <w:rsid w:val="00B96BF7"/>
    <w:rsid w:val="00B97245"/>
    <w:rsid w:val="00BA06F5"/>
    <w:rsid w:val="00BA0A96"/>
    <w:rsid w:val="00BA1CA3"/>
    <w:rsid w:val="00BA2418"/>
    <w:rsid w:val="00BA241A"/>
    <w:rsid w:val="00BA2884"/>
    <w:rsid w:val="00BA31D1"/>
    <w:rsid w:val="00BA32FD"/>
    <w:rsid w:val="00BA3E3B"/>
    <w:rsid w:val="00BA3E60"/>
    <w:rsid w:val="00BA3E86"/>
    <w:rsid w:val="00BA41AB"/>
    <w:rsid w:val="00BA425B"/>
    <w:rsid w:val="00BA5091"/>
    <w:rsid w:val="00BA5BBC"/>
    <w:rsid w:val="00BA64C3"/>
    <w:rsid w:val="00BB002F"/>
    <w:rsid w:val="00BB0188"/>
    <w:rsid w:val="00BB0B52"/>
    <w:rsid w:val="00BB0B9A"/>
    <w:rsid w:val="00BB0D4D"/>
    <w:rsid w:val="00BB0E2B"/>
    <w:rsid w:val="00BB0EA7"/>
    <w:rsid w:val="00BB1BC2"/>
    <w:rsid w:val="00BB1E97"/>
    <w:rsid w:val="00BB21FF"/>
    <w:rsid w:val="00BB243F"/>
    <w:rsid w:val="00BB520F"/>
    <w:rsid w:val="00BB6615"/>
    <w:rsid w:val="00BB68B9"/>
    <w:rsid w:val="00BB6CD2"/>
    <w:rsid w:val="00BC0164"/>
    <w:rsid w:val="00BC0EB2"/>
    <w:rsid w:val="00BC1B45"/>
    <w:rsid w:val="00BC2170"/>
    <w:rsid w:val="00BC2947"/>
    <w:rsid w:val="00BC3426"/>
    <w:rsid w:val="00BC3855"/>
    <w:rsid w:val="00BC4555"/>
    <w:rsid w:val="00BC4822"/>
    <w:rsid w:val="00BC5B20"/>
    <w:rsid w:val="00BC66D6"/>
    <w:rsid w:val="00BC6EBE"/>
    <w:rsid w:val="00BC7B1A"/>
    <w:rsid w:val="00BC7E1D"/>
    <w:rsid w:val="00BD27B8"/>
    <w:rsid w:val="00BD37FC"/>
    <w:rsid w:val="00BD43FF"/>
    <w:rsid w:val="00BD7CE5"/>
    <w:rsid w:val="00BE0256"/>
    <w:rsid w:val="00BE0356"/>
    <w:rsid w:val="00BE0AEE"/>
    <w:rsid w:val="00BE137C"/>
    <w:rsid w:val="00BE1711"/>
    <w:rsid w:val="00BE248B"/>
    <w:rsid w:val="00BE3353"/>
    <w:rsid w:val="00BE53F2"/>
    <w:rsid w:val="00BE5661"/>
    <w:rsid w:val="00BE61DF"/>
    <w:rsid w:val="00BE6651"/>
    <w:rsid w:val="00BE71E2"/>
    <w:rsid w:val="00BE756D"/>
    <w:rsid w:val="00BE7765"/>
    <w:rsid w:val="00BE7A5D"/>
    <w:rsid w:val="00BF04A5"/>
    <w:rsid w:val="00BF07C4"/>
    <w:rsid w:val="00BF1AF4"/>
    <w:rsid w:val="00BF1B4E"/>
    <w:rsid w:val="00BF3172"/>
    <w:rsid w:val="00BF321C"/>
    <w:rsid w:val="00BF5AD3"/>
    <w:rsid w:val="00BF6BCF"/>
    <w:rsid w:val="00BF7DDA"/>
    <w:rsid w:val="00C00647"/>
    <w:rsid w:val="00C00B22"/>
    <w:rsid w:val="00C01956"/>
    <w:rsid w:val="00C02FB4"/>
    <w:rsid w:val="00C038A5"/>
    <w:rsid w:val="00C04FDF"/>
    <w:rsid w:val="00C04FEA"/>
    <w:rsid w:val="00C05189"/>
    <w:rsid w:val="00C056F0"/>
    <w:rsid w:val="00C05D67"/>
    <w:rsid w:val="00C05E49"/>
    <w:rsid w:val="00C06051"/>
    <w:rsid w:val="00C06C4C"/>
    <w:rsid w:val="00C07019"/>
    <w:rsid w:val="00C117D0"/>
    <w:rsid w:val="00C12469"/>
    <w:rsid w:val="00C12B44"/>
    <w:rsid w:val="00C12EEB"/>
    <w:rsid w:val="00C13A0E"/>
    <w:rsid w:val="00C14040"/>
    <w:rsid w:val="00C15667"/>
    <w:rsid w:val="00C16B5F"/>
    <w:rsid w:val="00C178B3"/>
    <w:rsid w:val="00C205A0"/>
    <w:rsid w:val="00C21765"/>
    <w:rsid w:val="00C22454"/>
    <w:rsid w:val="00C237D2"/>
    <w:rsid w:val="00C23C68"/>
    <w:rsid w:val="00C24F64"/>
    <w:rsid w:val="00C2504A"/>
    <w:rsid w:val="00C25058"/>
    <w:rsid w:val="00C2584E"/>
    <w:rsid w:val="00C3128A"/>
    <w:rsid w:val="00C321AD"/>
    <w:rsid w:val="00C33B3B"/>
    <w:rsid w:val="00C33F5D"/>
    <w:rsid w:val="00C3479B"/>
    <w:rsid w:val="00C34BAF"/>
    <w:rsid w:val="00C34E5D"/>
    <w:rsid w:val="00C35483"/>
    <w:rsid w:val="00C357C4"/>
    <w:rsid w:val="00C36267"/>
    <w:rsid w:val="00C36930"/>
    <w:rsid w:val="00C36BB6"/>
    <w:rsid w:val="00C40E70"/>
    <w:rsid w:val="00C41D83"/>
    <w:rsid w:val="00C43367"/>
    <w:rsid w:val="00C43389"/>
    <w:rsid w:val="00C43D58"/>
    <w:rsid w:val="00C44732"/>
    <w:rsid w:val="00C44903"/>
    <w:rsid w:val="00C4503B"/>
    <w:rsid w:val="00C46C8D"/>
    <w:rsid w:val="00C4712A"/>
    <w:rsid w:val="00C47AA7"/>
    <w:rsid w:val="00C50039"/>
    <w:rsid w:val="00C500CF"/>
    <w:rsid w:val="00C5048F"/>
    <w:rsid w:val="00C508BA"/>
    <w:rsid w:val="00C50E23"/>
    <w:rsid w:val="00C50F59"/>
    <w:rsid w:val="00C51342"/>
    <w:rsid w:val="00C51FAE"/>
    <w:rsid w:val="00C532FF"/>
    <w:rsid w:val="00C53EAF"/>
    <w:rsid w:val="00C5464B"/>
    <w:rsid w:val="00C551EA"/>
    <w:rsid w:val="00C5607C"/>
    <w:rsid w:val="00C57D31"/>
    <w:rsid w:val="00C60198"/>
    <w:rsid w:val="00C60217"/>
    <w:rsid w:val="00C608D9"/>
    <w:rsid w:val="00C60DA8"/>
    <w:rsid w:val="00C6172D"/>
    <w:rsid w:val="00C61CF7"/>
    <w:rsid w:val="00C61FE6"/>
    <w:rsid w:val="00C633B3"/>
    <w:rsid w:val="00C6425B"/>
    <w:rsid w:val="00C65120"/>
    <w:rsid w:val="00C655DF"/>
    <w:rsid w:val="00C65F37"/>
    <w:rsid w:val="00C674F7"/>
    <w:rsid w:val="00C67932"/>
    <w:rsid w:val="00C67D9E"/>
    <w:rsid w:val="00C702D4"/>
    <w:rsid w:val="00C70964"/>
    <w:rsid w:val="00C71116"/>
    <w:rsid w:val="00C71389"/>
    <w:rsid w:val="00C71764"/>
    <w:rsid w:val="00C73029"/>
    <w:rsid w:val="00C73844"/>
    <w:rsid w:val="00C73861"/>
    <w:rsid w:val="00C74715"/>
    <w:rsid w:val="00C74F6A"/>
    <w:rsid w:val="00C76720"/>
    <w:rsid w:val="00C809A3"/>
    <w:rsid w:val="00C809AD"/>
    <w:rsid w:val="00C825FB"/>
    <w:rsid w:val="00C826D3"/>
    <w:rsid w:val="00C83B08"/>
    <w:rsid w:val="00C84596"/>
    <w:rsid w:val="00C848D7"/>
    <w:rsid w:val="00C84B5D"/>
    <w:rsid w:val="00C86F80"/>
    <w:rsid w:val="00C86FCB"/>
    <w:rsid w:val="00C87555"/>
    <w:rsid w:val="00C9166E"/>
    <w:rsid w:val="00C92CA6"/>
    <w:rsid w:val="00C933F0"/>
    <w:rsid w:val="00C9395E"/>
    <w:rsid w:val="00C94423"/>
    <w:rsid w:val="00C95FB2"/>
    <w:rsid w:val="00C965CF"/>
    <w:rsid w:val="00C976B7"/>
    <w:rsid w:val="00CA1E90"/>
    <w:rsid w:val="00CA23DD"/>
    <w:rsid w:val="00CA31CD"/>
    <w:rsid w:val="00CA339C"/>
    <w:rsid w:val="00CA3B1F"/>
    <w:rsid w:val="00CA3E76"/>
    <w:rsid w:val="00CA42FC"/>
    <w:rsid w:val="00CA459D"/>
    <w:rsid w:val="00CA4D9B"/>
    <w:rsid w:val="00CA5576"/>
    <w:rsid w:val="00CB0470"/>
    <w:rsid w:val="00CB0D07"/>
    <w:rsid w:val="00CB1179"/>
    <w:rsid w:val="00CB2458"/>
    <w:rsid w:val="00CB327D"/>
    <w:rsid w:val="00CB3632"/>
    <w:rsid w:val="00CB4BAA"/>
    <w:rsid w:val="00CB5933"/>
    <w:rsid w:val="00CC0E8C"/>
    <w:rsid w:val="00CC1EF1"/>
    <w:rsid w:val="00CC4AE6"/>
    <w:rsid w:val="00CC51AA"/>
    <w:rsid w:val="00CC5858"/>
    <w:rsid w:val="00CC61BF"/>
    <w:rsid w:val="00CC62F0"/>
    <w:rsid w:val="00CD0489"/>
    <w:rsid w:val="00CD09CD"/>
    <w:rsid w:val="00CD1392"/>
    <w:rsid w:val="00CD16D2"/>
    <w:rsid w:val="00CD27B7"/>
    <w:rsid w:val="00CD2AAC"/>
    <w:rsid w:val="00CD3935"/>
    <w:rsid w:val="00CD5059"/>
    <w:rsid w:val="00CD56AE"/>
    <w:rsid w:val="00CD6662"/>
    <w:rsid w:val="00CD774F"/>
    <w:rsid w:val="00CD7E75"/>
    <w:rsid w:val="00CE01CE"/>
    <w:rsid w:val="00CE09D1"/>
    <w:rsid w:val="00CE2AA5"/>
    <w:rsid w:val="00CE2FA2"/>
    <w:rsid w:val="00CE3297"/>
    <w:rsid w:val="00CE433E"/>
    <w:rsid w:val="00CE4719"/>
    <w:rsid w:val="00CE55DC"/>
    <w:rsid w:val="00CE596F"/>
    <w:rsid w:val="00CE65DF"/>
    <w:rsid w:val="00CE75FB"/>
    <w:rsid w:val="00CF0101"/>
    <w:rsid w:val="00CF1D94"/>
    <w:rsid w:val="00CF233B"/>
    <w:rsid w:val="00CF26D8"/>
    <w:rsid w:val="00CF2BE9"/>
    <w:rsid w:val="00CF3956"/>
    <w:rsid w:val="00CF3CDE"/>
    <w:rsid w:val="00CF3D65"/>
    <w:rsid w:val="00CF424E"/>
    <w:rsid w:val="00CF4576"/>
    <w:rsid w:val="00CF4BF9"/>
    <w:rsid w:val="00CF515A"/>
    <w:rsid w:val="00CF597B"/>
    <w:rsid w:val="00CF5BFA"/>
    <w:rsid w:val="00CF6B68"/>
    <w:rsid w:val="00CF6CBD"/>
    <w:rsid w:val="00CF7DAB"/>
    <w:rsid w:val="00D0080B"/>
    <w:rsid w:val="00D0092F"/>
    <w:rsid w:val="00D01890"/>
    <w:rsid w:val="00D0235F"/>
    <w:rsid w:val="00D03E83"/>
    <w:rsid w:val="00D045C4"/>
    <w:rsid w:val="00D05BE9"/>
    <w:rsid w:val="00D06510"/>
    <w:rsid w:val="00D069D2"/>
    <w:rsid w:val="00D06E32"/>
    <w:rsid w:val="00D071D3"/>
    <w:rsid w:val="00D1018C"/>
    <w:rsid w:val="00D12552"/>
    <w:rsid w:val="00D12D32"/>
    <w:rsid w:val="00D137FC"/>
    <w:rsid w:val="00D13CB9"/>
    <w:rsid w:val="00D1464E"/>
    <w:rsid w:val="00D146AB"/>
    <w:rsid w:val="00D1497D"/>
    <w:rsid w:val="00D14C2A"/>
    <w:rsid w:val="00D15424"/>
    <w:rsid w:val="00D1551F"/>
    <w:rsid w:val="00D157A8"/>
    <w:rsid w:val="00D1586E"/>
    <w:rsid w:val="00D21A4E"/>
    <w:rsid w:val="00D21B4D"/>
    <w:rsid w:val="00D22A6E"/>
    <w:rsid w:val="00D260C2"/>
    <w:rsid w:val="00D26E59"/>
    <w:rsid w:val="00D2731D"/>
    <w:rsid w:val="00D276B4"/>
    <w:rsid w:val="00D3051B"/>
    <w:rsid w:val="00D309F0"/>
    <w:rsid w:val="00D30C17"/>
    <w:rsid w:val="00D32F2D"/>
    <w:rsid w:val="00D34DB8"/>
    <w:rsid w:val="00D35178"/>
    <w:rsid w:val="00D35FC4"/>
    <w:rsid w:val="00D361AD"/>
    <w:rsid w:val="00D377C4"/>
    <w:rsid w:val="00D37F0F"/>
    <w:rsid w:val="00D41DFB"/>
    <w:rsid w:val="00D421D7"/>
    <w:rsid w:val="00D42BAD"/>
    <w:rsid w:val="00D4514F"/>
    <w:rsid w:val="00D45878"/>
    <w:rsid w:val="00D45A05"/>
    <w:rsid w:val="00D45D5A"/>
    <w:rsid w:val="00D4615B"/>
    <w:rsid w:val="00D463C5"/>
    <w:rsid w:val="00D4692E"/>
    <w:rsid w:val="00D46DD5"/>
    <w:rsid w:val="00D5071F"/>
    <w:rsid w:val="00D5080A"/>
    <w:rsid w:val="00D50FB4"/>
    <w:rsid w:val="00D50FF8"/>
    <w:rsid w:val="00D51642"/>
    <w:rsid w:val="00D51C76"/>
    <w:rsid w:val="00D51E70"/>
    <w:rsid w:val="00D52EF9"/>
    <w:rsid w:val="00D54064"/>
    <w:rsid w:val="00D5538E"/>
    <w:rsid w:val="00D553E9"/>
    <w:rsid w:val="00D55767"/>
    <w:rsid w:val="00D55D2F"/>
    <w:rsid w:val="00D564D2"/>
    <w:rsid w:val="00D6013E"/>
    <w:rsid w:val="00D60429"/>
    <w:rsid w:val="00D60D64"/>
    <w:rsid w:val="00D6183A"/>
    <w:rsid w:val="00D6227E"/>
    <w:rsid w:val="00D62421"/>
    <w:rsid w:val="00D661BE"/>
    <w:rsid w:val="00D673FF"/>
    <w:rsid w:val="00D67D9B"/>
    <w:rsid w:val="00D700D6"/>
    <w:rsid w:val="00D70BDD"/>
    <w:rsid w:val="00D720B1"/>
    <w:rsid w:val="00D72695"/>
    <w:rsid w:val="00D72F29"/>
    <w:rsid w:val="00D75538"/>
    <w:rsid w:val="00D76C82"/>
    <w:rsid w:val="00D8059A"/>
    <w:rsid w:val="00D8104C"/>
    <w:rsid w:val="00D81119"/>
    <w:rsid w:val="00D8151C"/>
    <w:rsid w:val="00D816CA"/>
    <w:rsid w:val="00D8274F"/>
    <w:rsid w:val="00D82C1E"/>
    <w:rsid w:val="00D8339A"/>
    <w:rsid w:val="00D839A2"/>
    <w:rsid w:val="00D84075"/>
    <w:rsid w:val="00D8572C"/>
    <w:rsid w:val="00D8677A"/>
    <w:rsid w:val="00D8765E"/>
    <w:rsid w:val="00D90A8C"/>
    <w:rsid w:val="00D9320B"/>
    <w:rsid w:val="00D93446"/>
    <w:rsid w:val="00D94C99"/>
    <w:rsid w:val="00D960DF"/>
    <w:rsid w:val="00D96A30"/>
    <w:rsid w:val="00D97794"/>
    <w:rsid w:val="00DA1F92"/>
    <w:rsid w:val="00DA2EBE"/>
    <w:rsid w:val="00DA3CA5"/>
    <w:rsid w:val="00DA47BD"/>
    <w:rsid w:val="00DA6145"/>
    <w:rsid w:val="00DA61D4"/>
    <w:rsid w:val="00DA72AE"/>
    <w:rsid w:val="00DB1F89"/>
    <w:rsid w:val="00DB24B8"/>
    <w:rsid w:val="00DB2AD8"/>
    <w:rsid w:val="00DB3A65"/>
    <w:rsid w:val="00DB450B"/>
    <w:rsid w:val="00DB45DE"/>
    <w:rsid w:val="00DB5A67"/>
    <w:rsid w:val="00DB5D86"/>
    <w:rsid w:val="00DB63A0"/>
    <w:rsid w:val="00DB6CD1"/>
    <w:rsid w:val="00DB6F47"/>
    <w:rsid w:val="00DB7F08"/>
    <w:rsid w:val="00DC00A6"/>
    <w:rsid w:val="00DC0E81"/>
    <w:rsid w:val="00DC1849"/>
    <w:rsid w:val="00DC38FE"/>
    <w:rsid w:val="00DC3DC4"/>
    <w:rsid w:val="00DC4591"/>
    <w:rsid w:val="00DC4632"/>
    <w:rsid w:val="00DC5D9A"/>
    <w:rsid w:val="00DC60EB"/>
    <w:rsid w:val="00DC7116"/>
    <w:rsid w:val="00DC7551"/>
    <w:rsid w:val="00DC7AC6"/>
    <w:rsid w:val="00DD1109"/>
    <w:rsid w:val="00DD1AE2"/>
    <w:rsid w:val="00DD266B"/>
    <w:rsid w:val="00DD2F08"/>
    <w:rsid w:val="00DD366F"/>
    <w:rsid w:val="00DD3847"/>
    <w:rsid w:val="00DD6683"/>
    <w:rsid w:val="00DD7465"/>
    <w:rsid w:val="00DD79A3"/>
    <w:rsid w:val="00DD7D4A"/>
    <w:rsid w:val="00DE0CD4"/>
    <w:rsid w:val="00DE3278"/>
    <w:rsid w:val="00DE36E4"/>
    <w:rsid w:val="00DF0DAB"/>
    <w:rsid w:val="00DF0F17"/>
    <w:rsid w:val="00DF1470"/>
    <w:rsid w:val="00DF19CC"/>
    <w:rsid w:val="00DF25F6"/>
    <w:rsid w:val="00DF313B"/>
    <w:rsid w:val="00DF4B4A"/>
    <w:rsid w:val="00DF6444"/>
    <w:rsid w:val="00DF7848"/>
    <w:rsid w:val="00DF795F"/>
    <w:rsid w:val="00DF7E5E"/>
    <w:rsid w:val="00E0176A"/>
    <w:rsid w:val="00E01D58"/>
    <w:rsid w:val="00E0244F"/>
    <w:rsid w:val="00E04E71"/>
    <w:rsid w:val="00E051B3"/>
    <w:rsid w:val="00E05D44"/>
    <w:rsid w:val="00E0641D"/>
    <w:rsid w:val="00E07140"/>
    <w:rsid w:val="00E0725C"/>
    <w:rsid w:val="00E1030F"/>
    <w:rsid w:val="00E11FCE"/>
    <w:rsid w:val="00E122DD"/>
    <w:rsid w:val="00E15D0E"/>
    <w:rsid w:val="00E15EA5"/>
    <w:rsid w:val="00E16036"/>
    <w:rsid w:val="00E16D50"/>
    <w:rsid w:val="00E1743C"/>
    <w:rsid w:val="00E17A2A"/>
    <w:rsid w:val="00E17D6A"/>
    <w:rsid w:val="00E208F1"/>
    <w:rsid w:val="00E21624"/>
    <w:rsid w:val="00E21E2C"/>
    <w:rsid w:val="00E22B53"/>
    <w:rsid w:val="00E232B0"/>
    <w:rsid w:val="00E23E0A"/>
    <w:rsid w:val="00E2552C"/>
    <w:rsid w:val="00E27C56"/>
    <w:rsid w:val="00E27E33"/>
    <w:rsid w:val="00E307D9"/>
    <w:rsid w:val="00E308FF"/>
    <w:rsid w:val="00E328F3"/>
    <w:rsid w:val="00E33320"/>
    <w:rsid w:val="00E33ACF"/>
    <w:rsid w:val="00E34DA4"/>
    <w:rsid w:val="00E36DD6"/>
    <w:rsid w:val="00E37BBD"/>
    <w:rsid w:val="00E40655"/>
    <w:rsid w:val="00E40890"/>
    <w:rsid w:val="00E40C69"/>
    <w:rsid w:val="00E40F7A"/>
    <w:rsid w:val="00E42551"/>
    <w:rsid w:val="00E42DE6"/>
    <w:rsid w:val="00E431C8"/>
    <w:rsid w:val="00E4328E"/>
    <w:rsid w:val="00E43386"/>
    <w:rsid w:val="00E45848"/>
    <w:rsid w:val="00E45D79"/>
    <w:rsid w:val="00E45FCB"/>
    <w:rsid w:val="00E50C92"/>
    <w:rsid w:val="00E518BB"/>
    <w:rsid w:val="00E51F59"/>
    <w:rsid w:val="00E5273F"/>
    <w:rsid w:val="00E53265"/>
    <w:rsid w:val="00E543D5"/>
    <w:rsid w:val="00E56C1D"/>
    <w:rsid w:val="00E60E56"/>
    <w:rsid w:val="00E6248C"/>
    <w:rsid w:val="00E62906"/>
    <w:rsid w:val="00E639A7"/>
    <w:rsid w:val="00E64829"/>
    <w:rsid w:val="00E64C79"/>
    <w:rsid w:val="00E65001"/>
    <w:rsid w:val="00E65043"/>
    <w:rsid w:val="00E652FC"/>
    <w:rsid w:val="00E6539E"/>
    <w:rsid w:val="00E65BD5"/>
    <w:rsid w:val="00E66083"/>
    <w:rsid w:val="00E66AA3"/>
    <w:rsid w:val="00E6745D"/>
    <w:rsid w:val="00E67829"/>
    <w:rsid w:val="00E7145B"/>
    <w:rsid w:val="00E71C64"/>
    <w:rsid w:val="00E722B5"/>
    <w:rsid w:val="00E72446"/>
    <w:rsid w:val="00E7366A"/>
    <w:rsid w:val="00E7392E"/>
    <w:rsid w:val="00E75097"/>
    <w:rsid w:val="00E75F53"/>
    <w:rsid w:val="00E760C1"/>
    <w:rsid w:val="00E76E40"/>
    <w:rsid w:val="00E77328"/>
    <w:rsid w:val="00E77344"/>
    <w:rsid w:val="00E77F38"/>
    <w:rsid w:val="00E80CFD"/>
    <w:rsid w:val="00E82104"/>
    <w:rsid w:val="00E825A7"/>
    <w:rsid w:val="00E82CC7"/>
    <w:rsid w:val="00E832C3"/>
    <w:rsid w:val="00E83E1E"/>
    <w:rsid w:val="00E84586"/>
    <w:rsid w:val="00E84E0B"/>
    <w:rsid w:val="00E84EA1"/>
    <w:rsid w:val="00E85AE9"/>
    <w:rsid w:val="00E86865"/>
    <w:rsid w:val="00E87EAA"/>
    <w:rsid w:val="00E90622"/>
    <w:rsid w:val="00E915E5"/>
    <w:rsid w:val="00E9180B"/>
    <w:rsid w:val="00E92AD7"/>
    <w:rsid w:val="00E93041"/>
    <w:rsid w:val="00E937F5"/>
    <w:rsid w:val="00E946E7"/>
    <w:rsid w:val="00E95158"/>
    <w:rsid w:val="00E95617"/>
    <w:rsid w:val="00E95933"/>
    <w:rsid w:val="00E969A6"/>
    <w:rsid w:val="00E97865"/>
    <w:rsid w:val="00EA0555"/>
    <w:rsid w:val="00EA0CE3"/>
    <w:rsid w:val="00EA0E70"/>
    <w:rsid w:val="00EA3841"/>
    <w:rsid w:val="00EA4778"/>
    <w:rsid w:val="00EA5A49"/>
    <w:rsid w:val="00EA69B0"/>
    <w:rsid w:val="00EA6EED"/>
    <w:rsid w:val="00EA741B"/>
    <w:rsid w:val="00EA7CBF"/>
    <w:rsid w:val="00EA7CD8"/>
    <w:rsid w:val="00EB0640"/>
    <w:rsid w:val="00EB0B64"/>
    <w:rsid w:val="00EB1EC6"/>
    <w:rsid w:val="00EB2473"/>
    <w:rsid w:val="00EB25A6"/>
    <w:rsid w:val="00EB30EA"/>
    <w:rsid w:val="00EB4705"/>
    <w:rsid w:val="00EB5284"/>
    <w:rsid w:val="00EB5A42"/>
    <w:rsid w:val="00EB5A5B"/>
    <w:rsid w:val="00EB63EA"/>
    <w:rsid w:val="00EB6453"/>
    <w:rsid w:val="00EB6BD3"/>
    <w:rsid w:val="00EC01A0"/>
    <w:rsid w:val="00EC073A"/>
    <w:rsid w:val="00EC158F"/>
    <w:rsid w:val="00EC2753"/>
    <w:rsid w:val="00EC2BA3"/>
    <w:rsid w:val="00EC3ED8"/>
    <w:rsid w:val="00EC406D"/>
    <w:rsid w:val="00EC51C5"/>
    <w:rsid w:val="00EC537A"/>
    <w:rsid w:val="00EC6009"/>
    <w:rsid w:val="00EC6536"/>
    <w:rsid w:val="00EC6ABC"/>
    <w:rsid w:val="00ED0597"/>
    <w:rsid w:val="00ED0D7C"/>
    <w:rsid w:val="00ED0D97"/>
    <w:rsid w:val="00ED1572"/>
    <w:rsid w:val="00ED199A"/>
    <w:rsid w:val="00ED27E7"/>
    <w:rsid w:val="00ED2957"/>
    <w:rsid w:val="00ED2AE1"/>
    <w:rsid w:val="00ED3D1B"/>
    <w:rsid w:val="00ED3F15"/>
    <w:rsid w:val="00ED4C2F"/>
    <w:rsid w:val="00ED522E"/>
    <w:rsid w:val="00ED6150"/>
    <w:rsid w:val="00ED6C38"/>
    <w:rsid w:val="00ED7C91"/>
    <w:rsid w:val="00EE110D"/>
    <w:rsid w:val="00EE17C4"/>
    <w:rsid w:val="00EE2BC0"/>
    <w:rsid w:val="00EE3C01"/>
    <w:rsid w:val="00EE3CDC"/>
    <w:rsid w:val="00EE55BC"/>
    <w:rsid w:val="00EE6174"/>
    <w:rsid w:val="00EE6AAE"/>
    <w:rsid w:val="00EF0531"/>
    <w:rsid w:val="00EF19B8"/>
    <w:rsid w:val="00EF23EA"/>
    <w:rsid w:val="00EF43EE"/>
    <w:rsid w:val="00EF49C0"/>
    <w:rsid w:val="00EF633F"/>
    <w:rsid w:val="00EF699B"/>
    <w:rsid w:val="00EF6B20"/>
    <w:rsid w:val="00F0116D"/>
    <w:rsid w:val="00F017D3"/>
    <w:rsid w:val="00F01B4B"/>
    <w:rsid w:val="00F02A3A"/>
    <w:rsid w:val="00F02BBB"/>
    <w:rsid w:val="00F032D2"/>
    <w:rsid w:val="00F032E5"/>
    <w:rsid w:val="00F0362C"/>
    <w:rsid w:val="00F04572"/>
    <w:rsid w:val="00F055E5"/>
    <w:rsid w:val="00F069AD"/>
    <w:rsid w:val="00F0780E"/>
    <w:rsid w:val="00F1305D"/>
    <w:rsid w:val="00F13A7F"/>
    <w:rsid w:val="00F14020"/>
    <w:rsid w:val="00F14516"/>
    <w:rsid w:val="00F16100"/>
    <w:rsid w:val="00F1729C"/>
    <w:rsid w:val="00F206C9"/>
    <w:rsid w:val="00F23B0B"/>
    <w:rsid w:val="00F23C8C"/>
    <w:rsid w:val="00F243F1"/>
    <w:rsid w:val="00F26130"/>
    <w:rsid w:val="00F26AD8"/>
    <w:rsid w:val="00F26C4E"/>
    <w:rsid w:val="00F26E47"/>
    <w:rsid w:val="00F26F9D"/>
    <w:rsid w:val="00F27C78"/>
    <w:rsid w:val="00F30307"/>
    <w:rsid w:val="00F30327"/>
    <w:rsid w:val="00F308D3"/>
    <w:rsid w:val="00F309E7"/>
    <w:rsid w:val="00F32447"/>
    <w:rsid w:val="00F32FE8"/>
    <w:rsid w:val="00F33119"/>
    <w:rsid w:val="00F33F6B"/>
    <w:rsid w:val="00F345F9"/>
    <w:rsid w:val="00F34C6A"/>
    <w:rsid w:val="00F350C7"/>
    <w:rsid w:val="00F35DCE"/>
    <w:rsid w:val="00F36C22"/>
    <w:rsid w:val="00F371FE"/>
    <w:rsid w:val="00F41DD2"/>
    <w:rsid w:val="00F41F90"/>
    <w:rsid w:val="00F421A6"/>
    <w:rsid w:val="00F439EC"/>
    <w:rsid w:val="00F43B0E"/>
    <w:rsid w:val="00F446C6"/>
    <w:rsid w:val="00F45E6E"/>
    <w:rsid w:val="00F4645C"/>
    <w:rsid w:val="00F46765"/>
    <w:rsid w:val="00F47042"/>
    <w:rsid w:val="00F4744B"/>
    <w:rsid w:val="00F47709"/>
    <w:rsid w:val="00F47FDD"/>
    <w:rsid w:val="00F50253"/>
    <w:rsid w:val="00F504B3"/>
    <w:rsid w:val="00F50BE7"/>
    <w:rsid w:val="00F51AA7"/>
    <w:rsid w:val="00F52C26"/>
    <w:rsid w:val="00F52C38"/>
    <w:rsid w:val="00F53BBB"/>
    <w:rsid w:val="00F54C10"/>
    <w:rsid w:val="00F5548F"/>
    <w:rsid w:val="00F55ECC"/>
    <w:rsid w:val="00F562B6"/>
    <w:rsid w:val="00F56F0A"/>
    <w:rsid w:val="00F5735B"/>
    <w:rsid w:val="00F577D2"/>
    <w:rsid w:val="00F5797D"/>
    <w:rsid w:val="00F60141"/>
    <w:rsid w:val="00F603F4"/>
    <w:rsid w:val="00F60F4A"/>
    <w:rsid w:val="00F61B35"/>
    <w:rsid w:val="00F62E68"/>
    <w:rsid w:val="00F637B7"/>
    <w:rsid w:val="00F63CA2"/>
    <w:rsid w:val="00F64375"/>
    <w:rsid w:val="00F65061"/>
    <w:rsid w:val="00F6545C"/>
    <w:rsid w:val="00F65747"/>
    <w:rsid w:val="00F65A7C"/>
    <w:rsid w:val="00F65BE4"/>
    <w:rsid w:val="00F663B6"/>
    <w:rsid w:val="00F670FD"/>
    <w:rsid w:val="00F709B7"/>
    <w:rsid w:val="00F70AE8"/>
    <w:rsid w:val="00F70B60"/>
    <w:rsid w:val="00F72103"/>
    <w:rsid w:val="00F72383"/>
    <w:rsid w:val="00F7395C"/>
    <w:rsid w:val="00F74799"/>
    <w:rsid w:val="00F74D9B"/>
    <w:rsid w:val="00F75775"/>
    <w:rsid w:val="00F77226"/>
    <w:rsid w:val="00F80056"/>
    <w:rsid w:val="00F80243"/>
    <w:rsid w:val="00F80EE5"/>
    <w:rsid w:val="00F81F54"/>
    <w:rsid w:val="00F82B0A"/>
    <w:rsid w:val="00F82D86"/>
    <w:rsid w:val="00F82DDF"/>
    <w:rsid w:val="00F82E71"/>
    <w:rsid w:val="00F848B6"/>
    <w:rsid w:val="00F8639D"/>
    <w:rsid w:val="00F8653C"/>
    <w:rsid w:val="00F90367"/>
    <w:rsid w:val="00F90FA1"/>
    <w:rsid w:val="00F91978"/>
    <w:rsid w:val="00F9201A"/>
    <w:rsid w:val="00F92451"/>
    <w:rsid w:val="00F928C3"/>
    <w:rsid w:val="00F931E4"/>
    <w:rsid w:val="00F939F6"/>
    <w:rsid w:val="00F93B9B"/>
    <w:rsid w:val="00F93D2B"/>
    <w:rsid w:val="00F94100"/>
    <w:rsid w:val="00F96495"/>
    <w:rsid w:val="00F9688F"/>
    <w:rsid w:val="00F97494"/>
    <w:rsid w:val="00FA3040"/>
    <w:rsid w:val="00FA359B"/>
    <w:rsid w:val="00FA57F5"/>
    <w:rsid w:val="00FA6831"/>
    <w:rsid w:val="00FB0136"/>
    <w:rsid w:val="00FB3894"/>
    <w:rsid w:val="00FB3DAB"/>
    <w:rsid w:val="00FB4020"/>
    <w:rsid w:val="00FB42FF"/>
    <w:rsid w:val="00FB614E"/>
    <w:rsid w:val="00FB6164"/>
    <w:rsid w:val="00FB661D"/>
    <w:rsid w:val="00FC2316"/>
    <w:rsid w:val="00FC3599"/>
    <w:rsid w:val="00FC3955"/>
    <w:rsid w:val="00FC3CA6"/>
    <w:rsid w:val="00FC4244"/>
    <w:rsid w:val="00FC439C"/>
    <w:rsid w:val="00FC5139"/>
    <w:rsid w:val="00FC6DE5"/>
    <w:rsid w:val="00FC731F"/>
    <w:rsid w:val="00FD0602"/>
    <w:rsid w:val="00FD155A"/>
    <w:rsid w:val="00FD1D7D"/>
    <w:rsid w:val="00FD2108"/>
    <w:rsid w:val="00FD22F0"/>
    <w:rsid w:val="00FD2F88"/>
    <w:rsid w:val="00FD56D9"/>
    <w:rsid w:val="00FD67CB"/>
    <w:rsid w:val="00FD7185"/>
    <w:rsid w:val="00FD7978"/>
    <w:rsid w:val="00FD79DD"/>
    <w:rsid w:val="00FD7C9C"/>
    <w:rsid w:val="00FE00BD"/>
    <w:rsid w:val="00FE0230"/>
    <w:rsid w:val="00FE0817"/>
    <w:rsid w:val="00FE1DA1"/>
    <w:rsid w:val="00FE4924"/>
    <w:rsid w:val="00FE5077"/>
    <w:rsid w:val="00FE5118"/>
    <w:rsid w:val="00FE5CD2"/>
    <w:rsid w:val="00FE5EE5"/>
    <w:rsid w:val="00FE73B1"/>
    <w:rsid w:val="00FE7D95"/>
    <w:rsid w:val="00FF11F1"/>
    <w:rsid w:val="00FF1DF0"/>
    <w:rsid w:val="00FF2086"/>
    <w:rsid w:val="00FF3B34"/>
    <w:rsid w:val="00FF4EEC"/>
    <w:rsid w:val="00FF4FEA"/>
    <w:rsid w:val="00FF5D95"/>
    <w:rsid w:val="00FF7445"/>
    <w:rsid w:val="00FF7E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97F7E1F"/>
  <w15:chartTrackingRefBased/>
  <w15:docId w15:val="{11BAD335-35A4-4764-B826-96A11A3861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ListParagraph"/>
    <w:next w:val="Normal"/>
    <w:link w:val="Heading1Char"/>
    <w:uiPriority w:val="2"/>
    <w:qFormat/>
    <w:rsid w:val="00002F60"/>
    <w:pPr>
      <w:numPr>
        <w:numId w:val="1"/>
      </w:numPr>
      <w:spacing w:before="240" w:after="240" w:line="240" w:lineRule="auto"/>
      <w:contextualSpacing w:val="0"/>
      <w:outlineLvl w:val="0"/>
    </w:pPr>
    <w:rPr>
      <w:rFonts w:ascii="Times New Roman" w:eastAsia="Cambria" w:hAnsi="Times New Roman" w:cs="Times New Roman"/>
      <w:b/>
      <w:sz w:val="24"/>
      <w:szCs w:val="24"/>
      <w:lang w:val="en-US"/>
    </w:rPr>
  </w:style>
  <w:style w:type="paragraph" w:styleId="Heading2">
    <w:name w:val="heading 2"/>
    <w:basedOn w:val="Heading1"/>
    <w:next w:val="Normal"/>
    <w:link w:val="Heading2Char"/>
    <w:uiPriority w:val="2"/>
    <w:qFormat/>
    <w:rsid w:val="00002F60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002F60"/>
    <w:pPr>
      <w:keepNext/>
      <w:keepLines/>
      <w:numPr>
        <w:ilvl w:val="2"/>
        <w:numId w:val="1"/>
      </w:numPr>
      <w:spacing w:before="40" w:after="120" w:line="240" w:lineRule="auto"/>
      <w:outlineLvl w:val="2"/>
    </w:pPr>
    <w:rPr>
      <w:rFonts w:ascii="Times New Roman" w:eastAsiaTheme="majorEastAsia" w:hAnsi="Times New Roman" w:cstheme="majorBidi"/>
      <w:b/>
      <w:sz w:val="24"/>
      <w:szCs w:val="24"/>
      <w:lang w:val="en-US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002F60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002F60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3A007B"/>
  </w:style>
  <w:style w:type="paragraph" w:styleId="ListParagraph">
    <w:name w:val="List Paragraph"/>
    <w:basedOn w:val="Normal"/>
    <w:uiPriority w:val="34"/>
    <w:qFormat/>
    <w:rsid w:val="003A007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3A007B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A007B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2"/>
    <w:rsid w:val="00002F60"/>
    <w:rPr>
      <w:rFonts w:ascii="Times New Roman" w:eastAsia="Cambria" w:hAnsi="Times New Roman" w:cs="Times New Roman"/>
      <w:b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2"/>
    <w:rsid w:val="00002F60"/>
    <w:rPr>
      <w:rFonts w:ascii="Times New Roman" w:eastAsia="Cambria" w:hAnsi="Times New Roman" w:cs="Times New Roman"/>
      <w:b/>
      <w:sz w:val="24"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2"/>
    <w:rsid w:val="00002F60"/>
    <w:rPr>
      <w:rFonts w:ascii="Times New Roman" w:eastAsiaTheme="majorEastAsia" w:hAnsi="Times New Roman" w:cstheme="majorBidi"/>
      <w:b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2"/>
    <w:rsid w:val="00002F60"/>
    <w:rPr>
      <w:rFonts w:ascii="Times New Roman" w:eastAsiaTheme="majorEastAsia" w:hAnsi="Times New Roman" w:cstheme="majorBidi"/>
      <w:b/>
      <w:iCs/>
      <w:sz w:val="24"/>
      <w:szCs w:val="24"/>
      <w:lang w:val="en-US"/>
    </w:rPr>
  </w:style>
  <w:style w:type="character" w:customStyle="1" w:styleId="Heading5Char">
    <w:name w:val="Heading 5 Char"/>
    <w:basedOn w:val="DefaultParagraphFont"/>
    <w:link w:val="Heading5"/>
    <w:uiPriority w:val="2"/>
    <w:rsid w:val="00002F60"/>
    <w:rPr>
      <w:rFonts w:ascii="Times New Roman" w:eastAsiaTheme="majorEastAsia" w:hAnsi="Times New Roman" w:cstheme="majorBidi"/>
      <w:b/>
      <w:iCs/>
      <w:sz w:val="24"/>
      <w:szCs w:val="24"/>
      <w:lang w:val="en-US"/>
    </w:rPr>
  </w:style>
  <w:style w:type="numbering" w:customStyle="1" w:styleId="Headings">
    <w:name w:val="Headings"/>
    <w:uiPriority w:val="99"/>
    <w:rsid w:val="00002F60"/>
    <w:pPr>
      <w:numPr>
        <w:numId w:val="2"/>
      </w:numPr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240E1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40E16"/>
    <w:rPr>
      <w:rFonts w:ascii="Segoe UI" w:hAnsi="Segoe UI" w:cs="Segoe UI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8F4C9F"/>
    <w:rPr>
      <w:color w:val="954F72" w:themeColor="followedHyperlink"/>
      <w:u w:val="single"/>
    </w:rPr>
  </w:style>
  <w:style w:type="table" w:styleId="TableGrid">
    <w:name w:val="Table Grid"/>
    <w:basedOn w:val="TableNormal"/>
    <w:uiPriority w:val="39"/>
    <w:rsid w:val="00F4704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C44903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44903"/>
  </w:style>
  <w:style w:type="paragraph" w:styleId="Footer">
    <w:name w:val="footer"/>
    <w:basedOn w:val="Normal"/>
    <w:link w:val="FooterChar"/>
    <w:uiPriority w:val="99"/>
    <w:unhideWhenUsed/>
    <w:rsid w:val="00C44903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44903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A21C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CA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A21C9"/>
    <w:rPr>
      <w:rFonts w:ascii="Courier New" w:eastAsia="Times New Roman" w:hAnsi="Courier New" w:cs="Courier New"/>
      <w:sz w:val="20"/>
      <w:szCs w:val="20"/>
      <w:lang w:eastAsia="en-CA"/>
    </w:rPr>
  </w:style>
  <w:style w:type="character" w:styleId="CommentReference">
    <w:name w:val="annotation reference"/>
    <w:basedOn w:val="DefaultParagraphFont"/>
    <w:uiPriority w:val="99"/>
    <w:semiHidden/>
    <w:unhideWhenUsed/>
    <w:rsid w:val="00565B5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65B5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65B58"/>
    <w:rPr>
      <w:sz w:val="20"/>
      <w:szCs w:val="20"/>
    </w:rPr>
  </w:style>
  <w:style w:type="character" w:customStyle="1" w:styleId="UnresolvedMention10">
    <w:name w:val="Unresolved Mention1"/>
    <w:basedOn w:val="DefaultParagraphFont"/>
    <w:uiPriority w:val="99"/>
    <w:semiHidden/>
    <w:unhideWhenUsed/>
    <w:rsid w:val="00E82104"/>
    <w:rPr>
      <w:color w:val="605E5C"/>
      <w:shd w:val="clear" w:color="auto" w:fill="E1DFD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8210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8210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E82104"/>
    <w:pPr>
      <w:spacing w:after="0" w:line="240" w:lineRule="auto"/>
    </w:pPr>
  </w:style>
  <w:style w:type="character" w:styleId="PageNumber">
    <w:name w:val="page number"/>
    <w:basedOn w:val="DefaultParagraphFont"/>
    <w:uiPriority w:val="99"/>
    <w:semiHidden/>
    <w:unhideWhenUsed/>
    <w:rsid w:val="00A93CCA"/>
  </w:style>
  <w:style w:type="character" w:customStyle="1" w:styleId="apple-converted-space">
    <w:name w:val="apple-converted-space"/>
    <w:basedOn w:val="DefaultParagraphFont"/>
    <w:rsid w:val="00AA4D6B"/>
  </w:style>
  <w:style w:type="character" w:styleId="UnresolvedMention">
    <w:name w:val="Unresolved Mention"/>
    <w:basedOn w:val="DefaultParagraphFont"/>
    <w:uiPriority w:val="99"/>
    <w:semiHidden/>
    <w:unhideWhenUsed/>
    <w:rsid w:val="00B03F0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4137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25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38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2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5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21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80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36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27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72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15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7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63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51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2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818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407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91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136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1130958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7139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14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43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872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919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72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52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590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272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863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048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261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227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5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277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012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883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21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28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15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296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14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42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21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96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638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049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921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40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472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325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442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3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99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268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74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17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871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996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470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64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71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973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41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946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181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7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907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45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59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549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806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15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727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680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181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606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24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116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202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874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327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40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5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81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473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5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247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37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34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71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1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69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851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563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47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024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33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005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99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99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194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91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120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967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826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507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552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76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38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46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128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93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233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581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0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09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911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914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87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6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47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022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22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59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227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883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Header 1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956DBC5-0A22-4BD3-BDC0-A001CDC916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2544</Words>
  <Characters>14506</Characters>
  <Application>Microsoft Office Word</Application>
  <DocSecurity>0</DocSecurity>
  <Lines>120</Lines>
  <Paragraphs>34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170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rn Preet Parmar</dc:creator>
  <cp:keywords/>
  <dc:description/>
  <cp:lastModifiedBy>Dylan Mills</cp:lastModifiedBy>
  <cp:revision>2</cp:revision>
  <dcterms:created xsi:type="dcterms:W3CDTF">2022-08-08T08:51:00Z</dcterms:created>
  <dcterms:modified xsi:type="dcterms:W3CDTF">2022-08-08T08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frontiers-in-ecology-and-evolution</vt:lpwstr>
  </property>
  <property fmtid="{D5CDD505-2E9C-101B-9397-08002B2CF9AE}" pid="4" name="Mendeley Unique User Id_1">
    <vt:lpwstr>de624e03-55bc-3e62-996b-5d5e09d6fbf9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0th edition - Harvard</vt:lpwstr>
  </property>
  <property fmtid="{D5CDD505-2E9C-101B-9397-08002B2CF9AE}" pid="13" name="Mendeley Recent Style Id 4_1">
    <vt:lpwstr>http://www.zotero.org/styles/frontiers-in-ecology-and-evolution</vt:lpwstr>
  </property>
  <property fmtid="{D5CDD505-2E9C-101B-9397-08002B2CF9AE}" pid="14" name="Mendeley Recent Style Name 4_1">
    <vt:lpwstr>Frontiers in Ecology and Evolution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limnology-and-oceanography</vt:lpwstr>
  </property>
  <property fmtid="{D5CDD505-2E9C-101B-9397-08002B2CF9AE}" pid="18" name="Mendeley Recent Style Name 6_1">
    <vt:lpwstr>Limnology and Oceanography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